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6976" behindDoc="0" locked="0" layoutInCell="1" allowOverlap="1" wp14:anchorId="506BB743" wp14:editId="4F626CF7">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B4451B" w:rsidP="00B4451B">
      <w:pPr>
        <w:pStyle w:val="supervisorstext"/>
      </w:pPr>
      <w:proofErr w:type="spellStart"/>
      <w:r>
        <w:t>Co-Orientador</w:t>
      </w:r>
      <w:proofErr w:type="spellEnd"/>
      <w:r>
        <w:t>: Francisco Correia (</w:t>
      </w:r>
      <w:proofErr w:type="spellStart"/>
      <w:r>
        <w:t>Engº</w:t>
      </w:r>
      <w:proofErr w:type="spellEnd"/>
      <w:r>
        <w:t xml:space="preserve">, </w:t>
      </w:r>
      <w:proofErr w:type="spellStart"/>
      <w:r w:rsidRPr="00C81B86">
        <w:t>Glintt</w:t>
      </w:r>
      <w:proofErr w:type="spellEnd"/>
      <w:r w:rsidRPr="00C81B86">
        <w:t xml:space="preserve"> - </w:t>
      </w:r>
      <w:proofErr w:type="spellStart"/>
      <w:r w:rsidRPr="00C81B86">
        <w:t>Healthcare</w:t>
      </w:r>
      <w:proofErr w:type="spellEnd"/>
      <w:r w:rsidRPr="00C81B86">
        <w:t xml:space="preserve"> </w:t>
      </w:r>
      <w:proofErr w:type="spellStart"/>
      <w:r w:rsidRPr="00C81B86">
        <w:t>Solutions</w:t>
      </w:r>
      <w:proofErr w:type="spellEnd"/>
      <w:r>
        <w:t>)</w:t>
      </w:r>
    </w:p>
    <w:p w:rsidR="004B7590" w:rsidRPr="00173F88" w:rsidRDefault="002B7B2B" w:rsidP="00321FA1">
      <w:pPr>
        <w:pStyle w:val="thesisdate"/>
      </w:pPr>
      <w:r w:rsidRPr="00173F88">
        <w:t>Fevereiro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260B24" w:rsidRDefault="004B7590" w:rsidP="008E3561">
      <w:pPr>
        <w:pStyle w:val="ttuloinicial"/>
        <w:spacing w:before="2200"/>
        <w:rPr>
          <w:color w:val="000000" w:themeColor="text1"/>
        </w:rPr>
      </w:pPr>
      <w:r w:rsidRPr="00260B24">
        <w:rPr>
          <w:color w:val="000000" w:themeColor="text1"/>
        </w:rPr>
        <w:lastRenderedPageBreak/>
        <w:t>Resumo</w:t>
      </w:r>
    </w:p>
    <w:p w:rsidR="009A078E" w:rsidRDefault="009A078E" w:rsidP="009A078E">
      <w:r w:rsidRPr="00260B24">
        <w:rPr>
          <w:color w:val="000000" w:themeColor="text1"/>
        </w:rPr>
        <w:t xml:space="preserve">Hoje em dia o acesso a informação estruturada e bem organizada é cada vez mais essencial no planeamento, desenvolvimento </w:t>
      </w:r>
      <w:r>
        <w:t xml:space="preserve">e desempenho de uma empresa. No meio clínico o acesso a este tipo de informação </w:t>
      </w:r>
      <w:proofErr w:type="gramStart"/>
      <w:r>
        <w:t>influencia</w:t>
      </w:r>
      <w:proofErr w:type="gramEnd"/>
      <w:r>
        <w:t xml:space="preserve">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w:t>
      </w:r>
      <w:proofErr w:type="gramStart"/>
      <w:r>
        <w:t>enquanto que</w:t>
      </w:r>
      <w:proofErr w:type="gramEnd"/>
      <w:r>
        <w:t xml:space="preserve">, para fins de indexação, utiliza-se o </w:t>
      </w:r>
      <w:proofErr w:type="spellStart"/>
      <w: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0655A3" w:rsidRDefault="004B7590" w:rsidP="008E3561">
      <w:pPr>
        <w:pStyle w:val="ttuloinicial"/>
        <w:spacing w:before="2200"/>
        <w:rPr>
          <w:color w:val="000000" w:themeColor="text1"/>
          <w:lang w:val="en-GB"/>
        </w:rPr>
      </w:pPr>
      <w:r w:rsidRPr="000655A3">
        <w:rPr>
          <w:color w:val="000000" w:themeColor="text1"/>
          <w:lang w:val="en-GB"/>
        </w:rPr>
        <w:lastRenderedPageBreak/>
        <w:t>Abstract</w:t>
      </w:r>
    </w:p>
    <w:p w:rsidR="00136AC0" w:rsidRPr="00136AC0" w:rsidRDefault="00136AC0" w:rsidP="00136AC0">
      <w:pPr>
        <w:rPr>
          <w:rStyle w:val="english"/>
        </w:rPr>
      </w:pPr>
      <w:r w:rsidRPr="000655A3">
        <w:rPr>
          <w:rStyle w:val="english"/>
          <w:color w:val="000000" w:themeColor="text1"/>
        </w:rPr>
        <w:t xml:space="preserve">Nowadays access to structured and well organized information is increasingly important in the planning, development 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proofErr w:type="spellStart"/>
      <w:r w:rsidRPr="00136AC0">
        <w:rPr>
          <w:rStyle w:val="english"/>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1255A1" w:rsidRPr="005651CA" w:rsidRDefault="00136AC0" w:rsidP="00136AC0">
      <w:pPr>
        <w:rPr>
          <w:rStyle w:val="english"/>
        </w:rPr>
      </w:pPr>
      <w:r w:rsidRPr="00136AC0">
        <w:rPr>
          <w:rStyle w:val="english"/>
        </w:rPr>
        <w:t>That said, the solution aims to have a strong impact on the day-to-day health professionals as well as their patients, making access easier and faster clinical information.</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AF48C7" w:rsidRDefault="0065776C">
          <w:pPr>
            <w:pStyle w:val="TOC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2456516" w:history="1">
            <w:r w:rsidR="00AF48C7" w:rsidRPr="006B3A1A">
              <w:rPr>
                <w:rStyle w:val="Hyperlink"/>
                <w:noProof/>
              </w:rPr>
              <w:t>Introdução</w:t>
            </w:r>
            <w:r w:rsidR="00AF48C7">
              <w:rPr>
                <w:noProof/>
                <w:webHidden/>
              </w:rPr>
              <w:tab/>
            </w:r>
            <w:r w:rsidR="00AF48C7">
              <w:rPr>
                <w:noProof/>
                <w:webHidden/>
              </w:rPr>
              <w:fldChar w:fldCharType="begin"/>
            </w:r>
            <w:r w:rsidR="00AF48C7">
              <w:rPr>
                <w:noProof/>
                <w:webHidden/>
              </w:rPr>
              <w:instrText xml:space="preserve"> PAGEREF _Toc452456516 \h </w:instrText>
            </w:r>
            <w:r w:rsidR="00AF48C7">
              <w:rPr>
                <w:noProof/>
                <w:webHidden/>
              </w:rPr>
            </w:r>
            <w:r w:rsidR="00AF48C7">
              <w:rPr>
                <w:noProof/>
                <w:webHidden/>
              </w:rPr>
              <w:fldChar w:fldCharType="separate"/>
            </w:r>
            <w:r w:rsidR="00AF48C7">
              <w:rPr>
                <w:noProof/>
                <w:webHidden/>
              </w:rPr>
              <w:t>1</w:t>
            </w:r>
            <w:r w:rsidR="00AF48C7">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17" w:history="1">
            <w:r w:rsidRPr="006B3A1A">
              <w:rPr>
                <w:rStyle w:val="Hyperlink"/>
                <w:noProof/>
              </w:rPr>
              <w:t>1.1</w:t>
            </w:r>
            <w:r>
              <w:rPr>
                <w:rFonts w:asciiTheme="minorHAnsi" w:eastAsiaTheme="minorEastAsia" w:hAnsiTheme="minorHAnsi" w:cstheme="minorBidi"/>
                <w:noProof/>
                <w:szCs w:val="22"/>
                <w:lang w:eastAsia="pt-PT"/>
              </w:rPr>
              <w:tab/>
            </w:r>
            <w:r w:rsidRPr="006B3A1A">
              <w:rPr>
                <w:rStyle w:val="Hyperlink"/>
                <w:noProof/>
              </w:rPr>
              <w:t>Contexto/Enquadramento</w:t>
            </w:r>
            <w:r>
              <w:rPr>
                <w:noProof/>
                <w:webHidden/>
              </w:rPr>
              <w:tab/>
            </w:r>
            <w:r>
              <w:rPr>
                <w:noProof/>
                <w:webHidden/>
              </w:rPr>
              <w:fldChar w:fldCharType="begin"/>
            </w:r>
            <w:r>
              <w:rPr>
                <w:noProof/>
                <w:webHidden/>
              </w:rPr>
              <w:instrText xml:space="preserve"> PAGEREF _Toc452456517 \h </w:instrText>
            </w:r>
            <w:r>
              <w:rPr>
                <w:noProof/>
                <w:webHidden/>
              </w:rPr>
            </w:r>
            <w:r>
              <w:rPr>
                <w:noProof/>
                <w:webHidden/>
              </w:rPr>
              <w:fldChar w:fldCharType="separate"/>
            </w:r>
            <w:r>
              <w:rPr>
                <w:noProof/>
                <w:webHidden/>
              </w:rPr>
              <w:t>1</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18" w:history="1">
            <w:r w:rsidRPr="006B3A1A">
              <w:rPr>
                <w:rStyle w:val="Hyperlink"/>
                <w:noProof/>
              </w:rPr>
              <w:t>1.2</w:t>
            </w:r>
            <w:r>
              <w:rPr>
                <w:rFonts w:asciiTheme="minorHAnsi" w:eastAsiaTheme="minorEastAsia" w:hAnsiTheme="minorHAnsi" w:cstheme="minorBidi"/>
                <w:noProof/>
                <w:szCs w:val="22"/>
                <w:lang w:eastAsia="pt-PT"/>
              </w:rPr>
              <w:tab/>
            </w:r>
            <w:r w:rsidRPr="006B3A1A">
              <w:rPr>
                <w:rStyle w:val="Hyperlink"/>
                <w:noProof/>
              </w:rPr>
              <w:t>Motivação e Objetivos</w:t>
            </w:r>
            <w:r>
              <w:rPr>
                <w:noProof/>
                <w:webHidden/>
              </w:rPr>
              <w:tab/>
            </w:r>
            <w:r>
              <w:rPr>
                <w:noProof/>
                <w:webHidden/>
              </w:rPr>
              <w:fldChar w:fldCharType="begin"/>
            </w:r>
            <w:r>
              <w:rPr>
                <w:noProof/>
                <w:webHidden/>
              </w:rPr>
              <w:instrText xml:space="preserve"> PAGEREF _Toc452456518 \h </w:instrText>
            </w:r>
            <w:r>
              <w:rPr>
                <w:noProof/>
                <w:webHidden/>
              </w:rPr>
            </w:r>
            <w:r>
              <w:rPr>
                <w:noProof/>
                <w:webHidden/>
              </w:rPr>
              <w:fldChar w:fldCharType="separate"/>
            </w:r>
            <w:r>
              <w:rPr>
                <w:noProof/>
                <w:webHidden/>
              </w:rPr>
              <w:t>2</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19" w:history="1">
            <w:r w:rsidRPr="006B3A1A">
              <w:rPr>
                <w:rStyle w:val="Hyperlink"/>
                <w:noProof/>
              </w:rPr>
              <w:t>1.3</w:t>
            </w:r>
            <w:r>
              <w:rPr>
                <w:rFonts w:asciiTheme="minorHAnsi" w:eastAsiaTheme="minorEastAsia" w:hAnsiTheme="minorHAnsi" w:cstheme="minorBidi"/>
                <w:noProof/>
                <w:szCs w:val="22"/>
                <w:lang w:eastAsia="pt-PT"/>
              </w:rPr>
              <w:tab/>
            </w:r>
            <w:r w:rsidRPr="006B3A1A">
              <w:rPr>
                <w:rStyle w:val="Hyperlink"/>
                <w:noProof/>
              </w:rPr>
              <w:t>Estrutura do Relatório</w:t>
            </w:r>
            <w:r>
              <w:rPr>
                <w:noProof/>
                <w:webHidden/>
              </w:rPr>
              <w:tab/>
            </w:r>
            <w:r>
              <w:rPr>
                <w:noProof/>
                <w:webHidden/>
              </w:rPr>
              <w:fldChar w:fldCharType="begin"/>
            </w:r>
            <w:r>
              <w:rPr>
                <w:noProof/>
                <w:webHidden/>
              </w:rPr>
              <w:instrText xml:space="preserve"> PAGEREF _Toc452456519 \h </w:instrText>
            </w:r>
            <w:r>
              <w:rPr>
                <w:noProof/>
                <w:webHidden/>
              </w:rPr>
            </w:r>
            <w:r>
              <w:rPr>
                <w:noProof/>
                <w:webHidden/>
              </w:rPr>
              <w:fldChar w:fldCharType="separate"/>
            </w:r>
            <w:r>
              <w:rPr>
                <w:noProof/>
                <w:webHidden/>
              </w:rPr>
              <w:t>2</w:t>
            </w:r>
            <w:r>
              <w:rPr>
                <w:noProof/>
                <w:webHidden/>
              </w:rPr>
              <w:fldChar w:fldCharType="end"/>
            </w:r>
          </w:hyperlink>
        </w:p>
        <w:p w:rsidR="00AF48C7" w:rsidRDefault="00AF48C7">
          <w:pPr>
            <w:pStyle w:val="TOC1"/>
            <w:rPr>
              <w:rFonts w:asciiTheme="minorHAnsi" w:eastAsiaTheme="minorEastAsia" w:hAnsiTheme="minorHAnsi" w:cstheme="minorBidi"/>
              <w:b w:val="0"/>
              <w:noProof/>
              <w:szCs w:val="22"/>
              <w:lang w:eastAsia="pt-PT"/>
            </w:rPr>
          </w:pPr>
          <w:hyperlink w:anchor="_Toc452456520" w:history="1">
            <w:r w:rsidRPr="006B3A1A">
              <w:rPr>
                <w:rStyle w:val="Hyperlink"/>
                <w:noProof/>
              </w:rPr>
              <w:t>Revisão Bibliográfica</w:t>
            </w:r>
            <w:r>
              <w:rPr>
                <w:noProof/>
                <w:webHidden/>
              </w:rPr>
              <w:tab/>
            </w:r>
            <w:r>
              <w:rPr>
                <w:noProof/>
                <w:webHidden/>
              </w:rPr>
              <w:fldChar w:fldCharType="begin"/>
            </w:r>
            <w:r>
              <w:rPr>
                <w:noProof/>
                <w:webHidden/>
              </w:rPr>
              <w:instrText xml:space="preserve"> PAGEREF _Toc452456520 \h </w:instrText>
            </w:r>
            <w:r>
              <w:rPr>
                <w:noProof/>
                <w:webHidden/>
              </w:rPr>
            </w:r>
            <w:r>
              <w:rPr>
                <w:noProof/>
                <w:webHidden/>
              </w:rPr>
              <w:fldChar w:fldCharType="separate"/>
            </w:r>
            <w:r>
              <w:rPr>
                <w:noProof/>
                <w:webHidden/>
              </w:rPr>
              <w:t>3</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21" w:history="1">
            <w:r w:rsidRPr="006B3A1A">
              <w:rPr>
                <w:rStyle w:val="Hyperlink"/>
                <w:noProof/>
              </w:rPr>
              <w:t>2.1</w:t>
            </w:r>
            <w:r>
              <w:rPr>
                <w:rFonts w:asciiTheme="minorHAnsi" w:eastAsiaTheme="minorEastAsia" w:hAnsiTheme="minorHAnsi" w:cstheme="minorBidi"/>
                <w:noProof/>
                <w:szCs w:val="22"/>
                <w:lang w:eastAsia="pt-PT"/>
              </w:rPr>
              <w:tab/>
            </w:r>
            <w:r w:rsidRPr="006B3A1A">
              <w:rPr>
                <w:rStyle w:val="Hyperlink"/>
                <w:noProof/>
              </w:rPr>
              <w:t>Introdução</w:t>
            </w:r>
            <w:r>
              <w:rPr>
                <w:noProof/>
                <w:webHidden/>
              </w:rPr>
              <w:tab/>
            </w:r>
            <w:r>
              <w:rPr>
                <w:noProof/>
                <w:webHidden/>
              </w:rPr>
              <w:fldChar w:fldCharType="begin"/>
            </w:r>
            <w:r>
              <w:rPr>
                <w:noProof/>
                <w:webHidden/>
              </w:rPr>
              <w:instrText xml:space="preserve"> PAGEREF _Toc452456521 \h </w:instrText>
            </w:r>
            <w:r>
              <w:rPr>
                <w:noProof/>
                <w:webHidden/>
              </w:rPr>
            </w:r>
            <w:r>
              <w:rPr>
                <w:noProof/>
                <w:webHidden/>
              </w:rPr>
              <w:fldChar w:fldCharType="separate"/>
            </w:r>
            <w:r>
              <w:rPr>
                <w:noProof/>
                <w:webHidden/>
              </w:rPr>
              <w:t>3</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22" w:history="1">
            <w:r w:rsidRPr="006B3A1A">
              <w:rPr>
                <w:rStyle w:val="Hyperlink"/>
                <w:noProof/>
              </w:rPr>
              <w:t>2.2</w:t>
            </w:r>
            <w:r>
              <w:rPr>
                <w:rFonts w:asciiTheme="minorHAnsi" w:eastAsiaTheme="minorEastAsia" w:hAnsiTheme="minorHAnsi" w:cstheme="minorBidi"/>
                <w:noProof/>
                <w:szCs w:val="22"/>
                <w:lang w:eastAsia="pt-PT"/>
              </w:rPr>
              <w:tab/>
            </w:r>
            <w:r w:rsidRPr="006B3A1A">
              <w:rPr>
                <w:rStyle w:val="Hyperlink"/>
                <w:noProof/>
              </w:rPr>
              <w:t>Recuperação de Informação</w:t>
            </w:r>
            <w:r>
              <w:rPr>
                <w:noProof/>
                <w:webHidden/>
              </w:rPr>
              <w:tab/>
            </w:r>
            <w:r>
              <w:rPr>
                <w:noProof/>
                <w:webHidden/>
              </w:rPr>
              <w:fldChar w:fldCharType="begin"/>
            </w:r>
            <w:r>
              <w:rPr>
                <w:noProof/>
                <w:webHidden/>
              </w:rPr>
              <w:instrText xml:space="preserve"> PAGEREF _Toc452456522 \h </w:instrText>
            </w:r>
            <w:r>
              <w:rPr>
                <w:noProof/>
                <w:webHidden/>
              </w:rPr>
            </w:r>
            <w:r>
              <w:rPr>
                <w:noProof/>
                <w:webHidden/>
              </w:rPr>
              <w:fldChar w:fldCharType="separate"/>
            </w:r>
            <w:r>
              <w:rPr>
                <w:noProof/>
                <w:webHidden/>
              </w:rPr>
              <w:t>4</w:t>
            </w:r>
            <w:r>
              <w:rPr>
                <w:noProof/>
                <w:webHidden/>
              </w:rPr>
              <w:fldChar w:fldCharType="end"/>
            </w:r>
          </w:hyperlink>
        </w:p>
        <w:p w:rsidR="00AF48C7" w:rsidRDefault="00AF48C7">
          <w:pPr>
            <w:pStyle w:val="TOC3"/>
            <w:tabs>
              <w:tab w:val="left" w:pos="1985"/>
            </w:tabs>
            <w:rPr>
              <w:rFonts w:asciiTheme="minorHAnsi" w:eastAsiaTheme="minorEastAsia" w:hAnsiTheme="minorHAnsi" w:cstheme="minorBidi"/>
              <w:noProof/>
              <w:szCs w:val="22"/>
              <w:lang w:eastAsia="pt-PT"/>
            </w:rPr>
          </w:pPr>
          <w:hyperlink w:anchor="_Toc452456523" w:history="1">
            <w:r w:rsidRPr="006B3A1A">
              <w:rPr>
                <w:rStyle w:val="Hyperlink"/>
                <w:noProof/>
              </w:rPr>
              <w:t>2.2.1</w:t>
            </w:r>
            <w:r>
              <w:rPr>
                <w:rFonts w:asciiTheme="minorHAnsi" w:eastAsiaTheme="minorEastAsia" w:hAnsiTheme="minorHAnsi" w:cstheme="minorBidi"/>
                <w:noProof/>
                <w:szCs w:val="22"/>
                <w:lang w:eastAsia="pt-PT"/>
              </w:rPr>
              <w:tab/>
            </w:r>
            <w:r w:rsidRPr="006B3A1A">
              <w:rPr>
                <w:rStyle w:val="Hyperlink"/>
                <w:noProof/>
              </w:rPr>
              <w:t>Modelos Clássicos</w:t>
            </w:r>
            <w:r>
              <w:rPr>
                <w:noProof/>
                <w:webHidden/>
              </w:rPr>
              <w:tab/>
            </w:r>
            <w:r>
              <w:rPr>
                <w:noProof/>
                <w:webHidden/>
              </w:rPr>
              <w:fldChar w:fldCharType="begin"/>
            </w:r>
            <w:r>
              <w:rPr>
                <w:noProof/>
                <w:webHidden/>
              </w:rPr>
              <w:instrText xml:space="preserve"> PAGEREF _Toc452456523 \h </w:instrText>
            </w:r>
            <w:r>
              <w:rPr>
                <w:noProof/>
                <w:webHidden/>
              </w:rPr>
            </w:r>
            <w:r>
              <w:rPr>
                <w:noProof/>
                <w:webHidden/>
              </w:rPr>
              <w:fldChar w:fldCharType="separate"/>
            </w:r>
            <w:r>
              <w:rPr>
                <w:noProof/>
                <w:webHidden/>
              </w:rPr>
              <w:t>5</w:t>
            </w:r>
            <w:r>
              <w:rPr>
                <w:noProof/>
                <w:webHidden/>
              </w:rPr>
              <w:fldChar w:fldCharType="end"/>
            </w:r>
          </w:hyperlink>
        </w:p>
        <w:p w:rsidR="00AF48C7" w:rsidRDefault="00AF48C7">
          <w:pPr>
            <w:pStyle w:val="TOC3"/>
            <w:tabs>
              <w:tab w:val="left" w:pos="1985"/>
            </w:tabs>
            <w:rPr>
              <w:rFonts w:asciiTheme="minorHAnsi" w:eastAsiaTheme="minorEastAsia" w:hAnsiTheme="minorHAnsi" w:cstheme="minorBidi"/>
              <w:noProof/>
              <w:szCs w:val="22"/>
              <w:lang w:eastAsia="pt-PT"/>
            </w:rPr>
          </w:pPr>
          <w:hyperlink w:anchor="_Toc452456524" w:history="1">
            <w:r w:rsidRPr="006B3A1A">
              <w:rPr>
                <w:rStyle w:val="Hyperlink"/>
                <w:noProof/>
              </w:rPr>
              <w:t>2.2.2</w:t>
            </w:r>
            <w:r>
              <w:rPr>
                <w:rFonts w:asciiTheme="minorHAnsi" w:eastAsiaTheme="minorEastAsia" w:hAnsiTheme="minorHAnsi" w:cstheme="minorBidi"/>
                <w:noProof/>
                <w:szCs w:val="22"/>
                <w:lang w:eastAsia="pt-PT"/>
              </w:rPr>
              <w:tab/>
            </w:r>
            <w:r w:rsidRPr="006B3A1A">
              <w:rPr>
                <w:rStyle w:val="Hyperlink"/>
                <w:noProof/>
              </w:rPr>
              <w:t>Modelos Estruturados</w:t>
            </w:r>
            <w:r>
              <w:rPr>
                <w:noProof/>
                <w:webHidden/>
              </w:rPr>
              <w:tab/>
            </w:r>
            <w:r>
              <w:rPr>
                <w:noProof/>
                <w:webHidden/>
              </w:rPr>
              <w:fldChar w:fldCharType="begin"/>
            </w:r>
            <w:r>
              <w:rPr>
                <w:noProof/>
                <w:webHidden/>
              </w:rPr>
              <w:instrText xml:space="preserve"> PAGEREF _Toc452456524 \h </w:instrText>
            </w:r>
            <w:r>
              <w:rPr>
                <w:noProof/>
                <w:webHidden/>
              </w:rPr>
            </w:r>
            <w:r>
              <w:rPr>
                <w:noProof/>
                <w:webHidden/>
              </w:rPr>
              <w:fldChar w:fldCharType="separate"/>
            </w:r>
            <w:r>
              <w:rPr>
                <w:noProof/>
                <w:webHidden/>
              </w:rPr>
              <w:t>6</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25" w:history="1">
            <w:r w:rsidRPr="006B3A1A">
              <w:rPr>
                <w:rStyle w:val="Hyperlink"/>
                <w:noProof/>
              </w:rPr>
              <w:t>2.3</w:t>
            </w:r>
            <w:r>
              <w:rPr>
                <w:rFonts w:asciiTheme="minorHAnsi" w:eastAsiaTheme="minorEastAsia" w:hAnsiTheme="minorHAnsi" w:cstheme="minorBidi"/>
                <w:noProof/>
                <w:szCs w:val="22"/>
                <w:lang w:eastAsia="pt-PT"/>
              </w:rPr>
              <w:tab/>
            </w:r>
            <w:r w:rsidRPr="006B3A1A">
              <w:rPr>
                <w:rStyle w:val="Hyperlink"/>
                <w:noProof/>
              </w:rPr>
              <w:t>Indexação</w:t>
            </w:r>
            <w:r>
              <w:rPr>
                <w:noProof/>
                <w:webHidden/>
              </w:rPr>
              <w:tab/>
            </w:r>
            <w:r>
              <w:rPr>
                <w:noProof/>
                <w:webHidden/>
              </w:rPr>
              <w:fldChar w:fldCharType="begin"/>
            </w:r>
            <w:r>
              <w:rPr>
                <w:noProof/>
                <w:webHidden/>
              </w:rPr>
              <w:instrText xml:space="preserve"> PAGEREF _Toc452456525 \h </w:instrText>
            </w:r>
            <w:r>
              <w:rPr>
                <w:noProof/>
                <w:webHidden/>
              </w:rPr>
            </w:r>
            <w:r>
              <w:rPr>
                <w:noProof/>
                <w:webHidden/>
              </w:rPr>
              <w:fldChar w:fldCharType="separate"/>
            </w:r>
            <w:r>
              <w:rPr>
                <w:noProof/>
                <w:webHidden/>
              </w:rPr>
              <w:t>7</w:t>
            </w:r>
            <w:r>
              <w:rPr>
                <w:noProof/>
                <w:webHidden/>
              </w:rPr>
              <w:fldChar w:fldCharType="end"/>
            </w:r>
          </w:hyperlink>
        </w:p>
        <w:p w:rsidR="00AF48C7" w:rsidRDefault="00AF48C7">
          <w:pPr>
            <w:pStyle w:val="TOC3"/>
            <w:tabs>
              <w:tab w:val="left" w:pos="1985"/>
            </w:tabs>
            <w:rPr>
              <w:rFonts w:asciiTheme="minorHAnsi" w:eastAsiaTheme="minorEastAsia" w:hAnsiTheme="minorHAnsi" w:cstheme="minorBidi"/>
              <w:noProof/>
              <w:szCs w:val="22"/>
              <w:lang w:eastAsia="pt-PT"/>
            </w:rPr>
          </w:pPr>
          <w:hyperlink w:anchor="_Toc452456526" w:history="1">
            <w:r w:rsidRPr="006B3A1A">
              <w:rPr>
                <w:rStyle w:val="Hyperlink"/>
                <w:noProof/>
              </w:rPr>
              <w:t>2.3.1</w:t>
            </w:r>
            <w:r>
              <w:rPr>
                <w:rFonts w:asciiTheme="minorHAnsi" w:eastAsiaTheme="minorEastAsia" w:hAnsiTheme="minorHAnsi" w:cstheme="minorBidi"/>
                <w:noProof/>
                <w:szCs w:val="22"/>
                <w:lang w:eastAsia="pt-PT"/>
              </w:rPr>
              <w:tab/>
            </w:r>
            <w:r w:rsidRPr="006B3A1A">
              <w:rPr>
                <w:rStyle w:val="Hyperlink"/>
                <w:noProof/>
              </w:rPr>
              <w:t>Apache Lucene</w:t>
            </w:r>
            <w:r>
              <w:rPr>
                <w:noProof/>
                <w:webHidden/>
              </w:rPr>
              <w:tab/>
            </w:r>
            <w:r>
              <w:rPr>
                <w:noProof/>
                <w:webHidden/>
              </w:rPr>
              <w:fldChar w:fldCharType="begin"/>
            </w:r>
            <w:r>
              <w:rPr>
                <w:noProof/>
                <w:webHidden/>
              </w:rPr>
              <w:instrText xml:space="preserve"> PAGEREF _Toc452456526 \h </w:instrText>
            </w:r>
            <w:r>
              <w:rPr>
                <w:noProof/>
                <w:webHidden/>
              </w:rPr>
            </w:r>
            <w:r>
              <w:rPr>
                <w:noProof/>
                <w:webHidden/>
              </w:rPr>
              <w:fldChar w:fldCharType="separate"/>
            </w:r>
            <w:r>
              <w:rPr>
                <w:noProof/>
                <w:webHidden/>
              </w:rPr>
              <w:t>9</w:t>
            </w:r>
            <w:r>
              <w:rPr>
                <w:noProof/>
                <w:webHidden/>
              </w:rPr>
              <w:fldChar w:fldCharType="end"/>
            </w:r>
          </w:hyperlink>
        </w:p>
        <w:p w:rsidR="00AF48C7" w:rsidRDefault="00AF48C7">
          <w:pPr>
            <w:pStyle w:val="TOC3"/>
            <w:tabs>
              <w:tab w:val="left" w:pos="1985"/>
            </w:tabs>
            <w:rPr>
              <w:rFonts w:asciiTheme="minorHAnsi" w:eastAsiaTheme="minorEastAsia" w:hAnsiTheme="minorHAnsi" w:cstheme="minorBidi"/>
              <w:noProof/>
              <w:szCs w:val="22"/>
              <w:lang w:eastAsia="pt-PT"/>
            </w:rPr>
          </w:pPr>
          <w:hyperlink w:anchor="_Toc452456527" w:history="1">
            <w:r w:rsidRPr="006B3A1A">
              <w:rPr>
                <w:rStyle w:val="Hyperlink"/>
                <w:noProof/>
              </w:rPr>
              <w:t>2.3.2</w:t>
            </w:r>
            <w:r>
              <w:rPr>
                <w:rFonts w:asciiTheme="minorHAnsi" w:eastAsiaTheme="minorEastAsia" w:hAnsiTheme="minorHAnsi" w:cstheme="minorBidi"/>
                <w:noProof/>
                <w:szCs w:val="22"/>
                <w:lang w:eastAsia="pt-PT"/>
              </w:rPr>
              <w:tab/>
            </w:r>
            <w:r w:rsidRPr="006B3A1A">
              <w:rPr>
                <w:rStyle w:val="Hyperlink"/>
                <w:noProof/>
              </w:rPr>
              <w:t>Apache Solr</w:t>
            </w:r>
            <w:r>
              <w:rPr>
                <w:noProof/>
                <w:webHidden/>
              </w:rPr>
              <w:tab/>
            </w:r>
            <w:r>
              <w:rPr>
                <w:noProof/>
                <w:webHidden/>
              </w:rPr>
              <w:fldChar w:fldCharType="begin"/>
            </w:r>
            <w:r>
              <w:rPr>
                <w:noProof/>
                <w:webHidden/>
              </w:rPr>
              <w:instrText xml:space="preserve"> PAGEREF _Toc452456527 \h </w:instrText>
            </w:r>
            <w:r>
              <w:rPr>
                <w:noProof/>
                <w:webHidden/>
              </w:rPr>
            </w:r>
            <w:r>
              <w:rPr>
                <w:noProof/>
                <w:webHidden/>
              </w:rPr>
              <w:fldChar w:fldCharType="separate"/>
            </w:r>
            <w:r>
              <w:rPr>
                <w:noProof/>
                <w:webHidden/>
              </w:rPr>
              <w:t>11</w:t>
            </w:r>
            <w:r>
              <w:rPr>
                <w:noProof/>
                <w:webHidden/>
              </w:rPr>
              <w:fldChar w:fldCharType="end"/>
            </w:r>
          </w:hyperlink>
        </w:p>
        <w:p w:rsidR="00AF48C7" w:rsidRDefault="00AF48C7">
          <w:pPr>
            <w:pStyle w:val="TOC3"/>
            <w:tabs>
              <w:tab w:val="left" w:pos="1985"/>
            </w:tabs>
            <w:rPr>
              <w:rFonts w:asciiTheme="minorHAnsi" w:eastAsiaTheme="minorEastAsia" w:hAnsiTheme="minorHAnsi" w:cstheme="minorBidi"/>
              <w:noProof/>
              <w:szCs w:val="22"/>
              <w:lang w:eastAsia="pt-PT"/>
            </w:rPr>
          </w:pPr>
          <w:hyperlink w:anchor="_Toc452456528" w:history="1">
            <w:r w:rsidRPr="006B3A1A">
              <w:rPr>
                <w:rStyle w:val="Hyperlink"/>
                <w:noProof/>
              </w:rPr>
              <w:t>2.3.3</w:t>
            </w:r>
            <w:r>
              <w:rPr>
                <w:rFonts w:asciiTheme="minorHAnsi" w:eastAsiaTheme="minorEastAsia" w:hAnsiTheme="minorHAnsi" w:cstheme="minorBidi"/>
                <w:noProof/>
                <w:szCs w:val="22"/>
                <w:lang w:eastAsia="pt-PT"/>
              </w:rPr>
              <w:tab/>
            </w:r>
            <w:r w:rsidRPr="006B3A1A">
              <w:rPr>
                <w:rStyle w:val="Hyperlink"/>
                <w:noProof/>
              </w:rPr>
              <w:t>ElasticSearch</w:t>
            </w:r>
            <w:r>
              <w:rPr>
                <w:noProof/>
                <w:webHidden/>
              </w:rPr>
              <w:tab/>
            </w:r>
            <w:r>
              <w:rPr>
                <w:noProof/>
                <w:webHidden/>
              </w:rPr>
              <w:fldChar w:fldCharType="begin"/>
            </w:r>
            <w:r>
              <w:rPr>
                <w:noProof/>
                <w:webHidden/>
              </w:rPr>
              <w:instrText xml:space="preserve"> PAGEREF _Toc452456528 \h </w:instrText>
            </w:r>
            <w:r>
              <w:rPr>
                <w:noProof/>
                <w:webHidden/>
              </w:rPr>
            </w:r>
            <w:r>
              <w:rPr>
                <w:noProof/>
                <w:webHidden/>
              </w:rPr>
              <w:fldChar w:fldCharType="separate"/>
            </w:r>
            <w:r>
              <w:rPr>
                <w:noProof/>
                <w:webHidden/>
              </w:rPr>
              <w:t>11</w:t>
            </w:r>
            <w:r>
              <w:rPr>
                <w:noProof/>
                <w:webHidden/>
              </w:rPr>
              <w:fldChar w:fldCharType="end"/>
            </w:r>
          </w:hyperlink>
        </w:p>
        <w:p w:rsidR="00AF48C7" w:rsidRDefault="00AF48C7">
          <w:pPr>
            <w:pStyle w:val="TOC3"/>
            <w:tabs>
              <w:tab w:val="left" w:pos="1985"/>
            </w:tabs>
            <w:rPr>
              <w:rFonts w:asciiTheme="minorHAnsi" w:eastAsiaTheme="minorEastAsia" w:hAnsiTheme="minorHAnsi" w:cstheme="minorBidi"/>
              <w:noProof/>
              <w:szCs w:val="22"/>
              <w:lang w:eastAsia="pt-PT"/>
            </w:rPr>
          </w:pPr>
          <w:hyperlink w:anchor="_Toc452456529" w:history="1">
            <w:r w:rsidRPr="006B3A1A">
              <w:rPr>
                <w:rStyle w:val="Hyperlink"/>
                <w:noProof/>
              </w:rPr>
              <w:t>2.3.4</w:t>
            </w:r>
            <w:r>
              <w:rPr>
                <w:rFonts w:asciiTheme="minorHAnsi" w:eastAsiaTheme="minorEastAsia" w:hAnsiTheme="minorHAnsi" w:cstheme="minorBidi"/>
                <w:noProof/>
                <w:szCs w:val="22"/>
                <w:lang w:eastAsia="pt-PT"/>
              </w:rPr>
              <w:tab/>
            </w:r>
            <w:r w:rsidRPr="006B3A1A">
              <w:rPr>
                <w:rStyle w:val="Hyperlink"/>
                <w:noProof/>
              </w:rPr>
              <w:t>Sphinx Search</w:t>
            </w:r>
            <w:r>
              <w:rPr>
                <w:noProof/>
                <w:webHidden/>
              </w:rPr>
              <w:tab/>
            </w:r>
            <w:r>
              <w:rPr>
                <w:noProof/>
                <w:webHidden/>
              </w:rPr>
              <w:fldChar w:fldCharType="begin"/>
            </w:r>
            <w:r>
              <w:rPr>
                <w:noProof/>
                <w:webHidden/>
              </w:rPr>
              <w:instrText xml:space="preserve"> PAGEREF _Toc452456529 \h </w:instrText>
            </w:r>
            <w:r>
              <w:rPr>
                <w:noProof/>
                <w:webHidden/>
              </w:rPr>
            </w:r>
            <w:r>
              <w:rPr>
                <w:noProof/>
                <w:webHidden/>
              </w:rPr>
              <w:fldChar w:fldCharType="separate"/>
            </w:r>
            <w:r>
              <w:rPr>
                <w:noProof/>
                <w:webHidden/>
              </w:rPr>
              <w:t>12</w:t>
            </w:r>
            <w:r>
              <w:rPr>
                <w:noProof/>
                <w:webHidden/>
              </w:rPr>
              <w:fldChar w:fldCharType="end"/>
            </w:r>
          </w:hyperlink>
        </w:p>
        <w:p w:rsidR="00AF48C7" w:rsidRDefault="00AF48C7">
          <w:pPr>
            <w:pStyle w:val="TOC3"/>
            <w:tabs>
              <w:tab w:val="left" w:pos="1985"/>
            </w:tabs>
            <w:rPr>
              <w:rFonts w:asciiTheme="minorHAnsi" w:eastAsiaTheme="minorEastAsia" w:hAnsiTheme="minorHAnsi" w:cstheme="minorBidi"/>
              <w:noProof/>
              <w:szCs w:val="22"/>
              <w:lang w:eastAsia="pt-PT"/>
            </w:rPr>
          </w:pPr>
          <w:hyperlink w:anchor="_Toc452456530" w:history="1">
            <w:r w:rsidRPr="006B3A1A">
              <w:rPr>
                <w:rStyle w:val="Hyperlink"/>
                <w:noProof/>
              </w:rPr>
              <w:t>2.3.5</w:t>
            </w:r>
            <w:r>
              <w:rPr>
                <w:rFonts w:asciiTheme="minorHAnsi" w:eastAsiaTheme="minorEastAsia" w:hAnsiTheme="minorHAnsi" w:cstheme="minorBidi"/>
                <w:noProof/>
                <w:szCs w:val="22"/>
                <w:lang w:eastAsia="pt-PT"/>
              </w:rPr>
              <w:tab/>
            </w:r>
            <w:r w:rsidRPr="006B3A1A">
              <w:rPr>
                <w:rStyle w:val="Hyperlink"/>
                <w:noProof/>
              </w:rPr>
              <w:t>Análise Tecnológica</w:t>
            </w:r>
            <w:r>
              <w:rPr>
                <w:noProof/>
                <w:webHidden/>
              </w:rPr>
              <w:tab/>
            </w:r>
            <w:r>
              <w:rPr>
                <w:noProof/>
                <w:webHidden/>
              </w:rPr>
              <w:fldChar w:fldCharType="begin"/>
            </w:r>
            <w:r>
              <w:rPr>
                <w:noProof/>
                <w:webHidden/>
              </w:rPr>
              <w:instrText xml:space="preserve"> PAGEREF _Toc452456530 \h </w:instrText>
            </w:r>
            <w:r>
              <w:rPr>
                <w:noProof/>
                <w:webHidden/>
              </w:rPr>
            </w:r>
            <w:r>
              <w:rPr>
                <w:noProof/>
                <w:webHidden/>
              </w:rPr>
              <w:fldChar w:fldCharType="separate"/>
            </w:r>
            <w:r>
              <w:rPr>
                <w:noProof/>
                <w:webHidden/>
              </w:rPr>
              <w:t>13</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31" w:history="1">
            <w:r w:rsidRPr="006B3A1A">
              <w:rPr>
                <w:rStyle w:val="Hyperlink"/>
                <w:noProof/>
              </w:rPr>
              <w:t>2.4</w:t>
            </w:r>
            <w:r>
              <w:rPr>
                <w:rFonts w:asciiTheme="minorHAnsi" w:eastAsiaTheme="minorEastAsia" w:hAnsiTheme="minorHAnsi" w:cstheme="minorBidi"/>
                <w:noProof/>
                <w:szCs w:val="22"/>
                <w:lang w:eastAsia="pt-PT"/>
              </w:rPr>
              <w:tab/>
            </w:r>
            <w:r w:rsidRPr="006B3A1A">
              <w:rPr>
                <w:rStyle w:val="Hyperlink"/>
                <w:noProof/>
              </w:rPr>
              <w:t>Classificação</w:t>
            </w:r>
            <w:r>
              <w:rPr>
                <w:noProof/>
                <w:webHidden/>
              </w:rPr>
              <w:tab/>
            </w:r>
            <w:r>
              <w:rPr>
                <w:noProof/>
                <w:webHidden/>
              </w:rPr>
              <w:fldChar w:fldCharType="begin"/>
            </w:r>
            <w:r>
              <w:rPr>
                <w:noProof/>
                <w:webHidden/>
              </w:rPr>
              <w:instrText xml:space="preserve"> PAGEREF _Toc452456531 \h </w:instrText>
            </w:r>
            <w:r>
              <w:rPr>
                <w:noProof/>
                <w:webHidden/>
              </w:rPr>
            </w:r>
            <w:r>
              <w:rPr>
                <w:noProof/>
                <w:webHidden/>
              </w:rPr>
              <w:fldChar w:fldCharType="separate"/>
            </w:r>
            <w:r>
              <w:rPr>
                <w:noProof/>
                <w:webHidden/>
              </w:rPr>
              <w:t>15</w:t>
            </w:r>
            <w:r>
              <w:rPr>
                <w:noProof/>
                <w:webHidden/>
              </w:rPr>
              <w:fldChar w:fldCharType="end"/>
            </w:r>
          </w:hyperlink>
        </w:p>
        <w:p w:rsidR="00AF48C7" w:rsidRDefault="00AF48C7">
          <w:pPr>
            <w:pStyle w:val="TOC3"/>
            <w:tabs>
              <w:tab w:val="left" w:pos="1985"/>
            </w:tabs>
            <w:rPr>
              <w:rFonts w:asciiTheme="minorHAnsi" w:eastAsiaTheme="minorEastAsia" w:hAnsiTheme="minorHAnsi" w:cstheme="minorBidi"/>
              <w:noProof/>
              <w:szCs w:val="22"/>
              <w:lang w:eastAsia="pt-PT"/>
            </w:rPr>
          </w:pPr>
          <w:hyperlink w:anchor="_Toc452456532" w:history="1">
            <w:r w:rsidRPr="006B3A1A">
              <w:rPr>
                <w:rStyle w:val="Hyperlink"/>
                <w:noProof/>
              </w:rPr>
              <w:t>2.4.1</w:t>
            </w:r>
            <w:r>
              <w:rPr>
                <w:rFonts w:asciiTheme="minorHAnsi" w:eastAsiaTheme="minorEastAsia" w:hAnsiTheme="minorHAnsi" w:cstheme="minorBidi"/>
                <w:noProof/>
                <w:szCs w:val="22"/>
                <w:lang w:eastAsia="pt-PT"/>
              </w:rPr>
              <w:tab/>
            </w:r>
            <w:r w:rsidRPr="006B3A1A">
              <w:rPr>
                <w:rStyle w:val="Hyperlink"/>
                <w:noProof/>
              </w:rPr>
              <w:t>Relações Hierárquicas</w:t>
            </w:r>
            <w:r>
              <w:rPr>
                <w:noProof/>
                <w:webHidden/>
              </w:rPr>
              <w:tab/>
            </w:r>
            <w:r>
              <w:rPr>
                <w:noProof/>
                <w:webHidden/>
              </w:rPr>
              <w:fldChar w:fldCharType="begin"/>
            </w:r>
            <w:r>
              <w:rPr>
                <w:noProof/>
                <w:webHidden/>
              </w:rPr>
              <w:instrText xml:space="preserve"> PAGEREF _Toc452456532 \h </w:instrText>
            </w:r>
            <w:r>
              <w:rPr>
                <w:noProof/>
                <w:webHidden/>
              </w:rPr>
            </w:r>
            <w:r>
              <w:rPr>
                <w:noProof/>
                <w:webHidden/>
              </w:rPr>
              <w:fldChar w:fldCharType="separate"/>
            </w:r>
            <w:r>
              <w:rPr>
                <w:noProof/>
                <w:webHidden/>
              </w:rPr>
              <w:t>16</w:t>
            </w:r>
            <w:r>
              <w:rPr>
                <w:noProof/>
                <w:webHidden/>
              </w:rPr>
              <w:fldChar w:fldCharType="end"/>
            </w:r>
          </w:hyperlink>
        </w:p>
        <w:p w:rsidR="00AF48C7" w:rsidRDefault="00AF48C7">
          <w:pPr>
            <w:pStyle w:val="TOC3"/>
            <w:tabs>
              <w:tab w:val="left" w:pos="1985"/>
            </w:tabs>
            <w:rPr>
              <w:rFonts w:asciiTheme="minorHAnsi" w:eastAsiaTheme="minorEastAsia" w:hAnsiTheme="minorHAnsi" w:cstheme="minorBidi"/>
              <w:noProof/>
              <w:szCs w:val="22"/>
              <w:lang w:eastAsia="pt-PT"/>
            </w:rPr>
          </w:pPr>
          <w:hyperlink w:anchor="_Toc452456533" w:history="1">
            <w:r w:rsidRPr="006B3A1A">
              <w:rPr>
                <w:rStyle w:val="Hyperlink"/>
                <w:noProof/>
              </w:rPr>
              <w:t>2.4.2</w:t>
            </w:r>
            <w:r>
              <w:rPr>
                <w:rFonts w:asciiTheme="minorHAnsi" w:eastAsiaTheme="minorEastAsia" w:hAnsiTheme="minorHAnsi" w:cstheme="minorBidi"/>
                <w:noProof/>
                <w:szCs w:val="22"/>
                <w:lang w:eastAsia="pt-PT"/>
              </w:rPr>
              <w:tab/>
            </w:r>
            <w:r w:rsidRPr="006B3A1A">
              <w:rPr>
                <w:rStyle w:val="Hyperlink"/>
                <w:noProof/>
              </w:rPr>
              <w:t>UMLS</w:t>
            </w:r>
            <w:r>
              <w:rPr>
                <w:noProof/>
                <w:webHidden/>
              </w:rPr>
              <w:tab/>
            </w:r>
            <w:r>
              <w:rPr>
                <w:noProof/>
                <w:webHidden/>
              </w:rPr>
              <w:fldChar w:fldCharType="begin"/>
            </w:r>
            <w:r>
              <w:rPr>
                <w:noProof/>
                <w:webHidden/>
              </w:rPr>
              <w:instrText xml:space="preserve"> PAGEREF _Toc452456533 \h </w:instrText>
            </w:r>
            <w:r>
              <w:rPr>
                <w:noProof/>
                <w:webHidden/>
              </w:rPr>
            </w:r>
            <w:r>
              <w:rPr>
                <w:noProof/>
                <w:webHidden/>
              </w:rPr>
              <w:fldChar w:fldCharType="separate"/>
            </w:r>
            <w:r>
              <w:rPr>
                <w:noProof/>
                <w:webHidden/>
              </w:rPr>
              <w:t>16</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34" w:history="1">
            <w:r w:rsidRPr="006B3A1A">
              <w:rPr>
                <w:rStyle w:val="Hyperlink"/>
                <w:noProof/>
              </w:rPr>
              <w:t>2.5</w:t>
            </w:r>
            <w:r>
              <w:rPr>
                <w:rFonts w:asciiTheme="minorHAnsi" w:eastAsiaTheme="minorEastAsia" w:hAnsiTheme="minorHAnsi" w:cstheme="minorBidi"/>
                <w:noProof/>
                <w:szCs w:val="22"/>
                <w:lang w:eastAsia="pt-PT"/>
              </w:rPr>
              <w:tab/>
            </w:r>
            <w:r w:rsidRPr="006B3A1A">
              <w:rPr>
                <w:rStyle w:val="Hyperlink"/>
                <w:noProof/>
              </w:rPr>
              <w:t>EHR</w:t>
            </w:r>
            <w:r>
              <w:rPr>
                <w:noProof/>
                <w:webHidden/>
              </w:rPr>
              <w:tab/>
            </w:r>
            <w:r>
              <w:rPr>
                <w:noProof/>
                <w:webHidden/>
              </w:rPr>
              <w:fldChar w:fldCharType="begin"/>
            </w:r>
            <w:r>
              <w:rPr>
                <w:noProof/>
                <w:webHidden/>
              </w:rPr>
              <w:instrText xml:space="preserve"> PAGEREF _Toc452456534 \h </w:instrText>
            </w:r>
            <w:r>
              <w:rPr>
                <w:noProof/>
                <w:webHidden/>
              </w:rPr>
            </w:r>
            <w:r>
              <w:rPr>
                <w:noProof/>
                <w:webHidden/>
              </w:rPr>
              <w:fldChar w:fldCharType="separate"/>
            </w:r>
            <w:r>
              <w:rPr>
                <w:noProof/>
                <w:webHidden/>
              </w:rPr>
              <w:t>19</w:t>
            </w:r>
            <w:r>
              <w:rPr>
                <w:noProof/>
                <w:webHidden/>
              </w:rPr>
              <w:fldChar w:fldCharType="end"/>
            </w:r>
          </w:hyperlink>
        </w:p>
        <w:p w:rsidR="00AF48C7" w:rsidRDefault="00AF48C7">
          <w:pPr>
            <w:pStyle w:val="TOC3"/>
            <w:tabs>
              <w:tab w:val="left" w:pos="1985"/>
            </w:tabs>
            <w:rPr>
              <w:rFonts w:asciiTheme="minorHAnsi" w:eastAsiaTheme="minorEastAsia" w:hAnsiTheme="minorHAnsi" w:cstheme="minorBidi"/>
              <w:noProof/>
              <w:szCs w:val="22"/>
              <w:lang w:eastAsia="pt-PT"/>
            </w:rPr>
          </w:pPr>
          <w:hyperlink w:anchor="_Toc452456535" w:history="1">
            <w:r w:rsidRPr="006B3A1A">
              <w:rPr>
                <w:rStyle w:val="Hyperlink"/>
                <w:noProof/>
              </w:rPr>
              <w:t>2.5.1</w:t>
            </w:r>
            <w:r>
              <w:rPr>
                <w:rFonts w:asciiTheme="minorHAnsi" w:eastAsiaTheme="minorEastAsia" w:hAnsiTheme="minorHAnsi" w:cstheme="minorBidi"/>
                <w:noProof/>
                <w:szCs w:val="22"/>
                <w:lang w:eastAsia="pt-PT"/>
              </w:rPr>
              <w:tab/>
            </w:r>
            <w:r w:rsidRPr="006B3A1A">
              <w:rPr>
                <w:rStyle w:val="Hyperlink"/>
                <w:i/>
                <w:noProof/>
              </w:rPr>
              <w:t>AllScripts</w:t>
            </w:r>
            <w:r>
              <w:rPr>
                <w:noProof/>
                <w:webHidden/>
              </w:rPr>
              <w:tab/>
            </w:r>
            <w:r>
              <w:rPr>
                <w:noProof/>
                <w:webHidden/>
              </w:rPr>
              <w:fldChar w:fldCharType="begin"/>
            </w:r>
            <w:r>
              <w:rPr>
                <w:noProof/>
                <w:webHidden/>
              </w:rPr>
              <w:instrText xml:space="preserve"> PAGEREF _Toc452456535 \h </w:instrText>
            </w:r>
            <w:r>
              <w:rPr>
                <w:noProof/>
                <w:webHidden/>
              </w:rPr>
            </w:r>
            <w:r>
              <w:rPr>
                <w:noProof/>
                <w:webHidden/>
              </w:rPr>
              <w:fldChar w:fldCharType="separate"/>
            </w:r>
            <w:r>
              <w:rPr>
                <w:noProof/>
                <w:webHidden/>
              </w:rPr>
              <w:t>21</w:t>
            </w:r>
            <w:r>
              <w:rPr>
                <w:noProof/>
                <w:webHidden/>
              </w:rPr>
              <w:fldChar w:fldCharType="end"/>
            </w:r>
          </w:hyperlink>
        </w:p>
        <w:p w:rsidR="00AF48C7" w:rsidRDefault="00AF48C7">
          <w:pPr>
            <w:pStyle w:val="TOC3"/>
            <w:tabs>
              <w:tab w:val="left" w:pos="1985"/>
            </w:tabs>
            <w:rPr>
              <w:rFonts w:asciiTheme="minorHAnsi" w:eastAsiaTheme="minorEastAsia" w:hAnsiTheme="minorHAnsi" w:cstheme="minorBidi"/>
              <w:noProof/>
              <w:szCs w:val="22"/>
              <w:lang w:eastAsia="pt-PT"/>
            </w:rPr>
          </w:pPr>
          <w:hyperlink w:anchor="_Toc452456536" w:history="1">
            <w:r w:rsidRPr="006B3A1A">
              <w:rPr>
                <w:rStyle w:val="Hyperlink"/>
                <w:noProof/>
              </w:rPr>
              <w:t>2.5.2</w:t>
            </w:r>
            <w:r>
              <w:rPr>
                <w:rFonts w:asciiTheme="minorHAnsi" w:eastAsiaTheme="minorEastAsia" w:hAnsiTheme="minorHAnsi" w:cstheme="minorBidi"/>
                <w:noProof/>
                <w:szCs w:val="22"/>
                <w:lang w:eastAsia="pt-PT"/>
              </w:rPr>
              <w:tab/>
            </w:r>
            <w:r w:rsidRPr="006B3A1A">
              <w:rPr>
                <w:rStyle w:val="Hyperlink"/>
                <w:i/>
                <w:noProof/>
              </w:rPr>
              <w:t>EHRserver (cabolabs)</w:t>
            </w:r>
            <w:r>
              <w:rPr>
                <w:noProof/>
                <w:webHidden/>
              </w:rPr>
              <w:tab/>
            </w:r>
            <w:r>
              <w:rPr>
                <w:noProof/>
                <w:webHidden/>
              </w:rPr>
              <w:fldChar w:fldCharType="begin"/>
            </w:r>
            <w:r>
              <w:rPr>
                <w:noProof/>
                <w:webHidden/>
              </w:rPr>
              <w:instrText xml:space="preserve"> PAGEREF _Toc452456536 \h </w:instrText>
            </w:r>
            <w:r>
              <w:rPr>
                <w:noProof/>
                <w:webHidden/>
              </w:rPr>
            </w:r>
            <w:r>
              <w:rPr>
                <w:noProof/>
                <w:webHidden/>
              </w:rPr>
              <w:fldChar w:fldCharType="separate"/>
            </w:r>
            <w:r>
              <w:rPr>
                <w:noProof/>
                <w:webHidden/>
              </w:rPr>
              <w:t>21</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37" w:history="1">
            <w:r w:rsidRPr="006B3A1A">
              <w:rPr>
                <w:rStyle w:val="Hyperlink"/>
                <w:noProof/>
              </w:rPr>
              <w:t>2.6</w:t>
            </w:r>
            <w:r>
              <w:rPr>
                <w:rFonts w:asciiTheme="minorHAnsi" w:eastAsiaTheme="minorEastAsia" w:hAnsiTheme="minorHAnsi" w:cstheme="minorBidi"/>
                <w:noProof/>
                <w:szCs w:val="22"/>
                <w:lang w:eastAsia="pt-PT"/>
              </w:rPr>
              <w:tab/>
            </w:r>
            <w:r w:rsidRPr="006B3A1A">
              <w:rPr>
                <w:rStyle w:val="Hyperlink"/>
                <w:noProof/>
              </w:rPr>
              <w:t>Resumo</w:t>
            </w:r>
            <w:r>
              <w:rPr>
                <w:noProof/>
                <w:webHidden/>
              </w:rPr>
              <w:tab/>
            </w:r>
            <w:r>
              <w:rPr>
                <w:noProof/>
                <w:webHidden/>
              </w:rPr>
              <w:fldChar w:fldCharType="begin"/>
            </w:r>
            <w:r>
              <w:rPr>
                <w:noProof/>
                <w:webHidden/>
              </w:rPr>
              <w:instrText xml:space="preserve"> PAGEREF _Toc452456537 \h </w:instrText>
            </w:r>
            <w:r>
              <w:rPr>
                <w:noProof/>
                <w:webHidden/>
              </w:rPr>
            </w:r>
            <w:r>
              <w:rPr>
                <w:noProof/>
                <w:webHidden/>
              </w:rPr>
              <w:fldChar w:fldCharType="separate"/>
            </w:r>
            <w:r>
              <w:rPr>
                <w:noProof/>
                <w:webHidden/>
              </w:rPr>
              <w:t>22</w:t>
            </w:r>
            <w:r>
              <w:rPr>
                <w:noProof/>
                <w:webHidden/>
              </w:rPr>
              <w:fldChar w:fldCharType="end"/>
            </w:r>
          </w:hyperlink>
        </w:p>
        <w:p w:rsidR="00AF48C7" w:rsidRDefault="00AF48C7">
          <w:pPr>
            <w:pStyle w:val="TOC1"/>
            <w:rPr>
              <w:rFonts w:asciiTheme="minorHAnsi" w:eastAsiaTheme="minorEastAsia" w:hAnsiTheme="minorHAnsi" w:cstheme="minorBidi"/>
              <w:b w:val="0"/>
              <w:noProof/>
              <w:szCs w:val="22"/>
              <w:lang w:eastAsia="pt-PT"/>
            </w:rPr>
          </w:pPr>
          <w:hyperlink w:anchor="_Toc452456538" w:history="1">
            <w:r w:rsidRPr="006B3A1A">
              <w:rPr>
                <w:rStyle w:val="Hyperlink"/>
                <w:noProof/>
              </w:rPr>
              <w:t>O Projeto</w:t>
            </w:r>
            <w:r>
              <w:rPr>
                <w:noProof/>
                <w:webHidden/>
              </w:rPr>
              <w:tab/>
            </w:r>
            <w:r>
              <w:rPr>
                <w:noProof/>
                <w:webHidden/>
              </w:rPr>
              <w:fldChar w:fldCharType="begin"/>
            </w:r>
            <w:r>
              <w:rPr>
                <w:noProof/>
                <w:webHidden/>
              </w:rPr>
              <w:instrText xml:space="preserve"> PAGEREF _Toc452456538 \h </w:instrText>
            </w:r>
            <w:r>
              <w:rPr>
                <w:noProof/>
                <w:webHidden/>
              </w:rPr>
            </w:r>
            <w:r>
              <w:rPr>
                <w:noProof/>
                <w:webHidden/>
              </w:rPr>
              <w:fldChar w:fldCharType="separate"/>
            </w:r>
            <w:r>
              <w:rPr>
                <w:noProof/>
                <w:webHidden/>
              </w:rPr>
              <w:t>23</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39" w:history="1">
            <w:r w:rsidRPr="006B3A1A">
              <w:rPr>
                <w:rStyle w:val="Hyperlink"/>
                <w:noProof/>
              </w:rPr>
              <w:t>3.1</w:t>
            </w:r>
            <w:r>
              <w:rPr>
                <w:rFonts w:asciiTheme="minorHAnsi" w:eastAsiaTheme="minorEastAsia" w:hAnsiTheme="minorHAnsi" w:cstheme="minorBidi"/>
                <w:noProof/>
                <w:szCs w:val="22"/>
                <w:lang w:eastAsia="pt-PT"/>
              </w:rPr>
              <w:tab/>
            </w:r>
            <w:r w:rsidRPr="006B3A1A">
              <w:rPr>
                <w:rStyle w:val="Hyperlink"/>
                <w:noProof/>
              </w:rPr>
              <w:t>Satisfação dos Objetivos</w:t>
            </w:r>
            <w:r>
              <w:rPr>
                <w:noProof/>
                <w:webHidden/>
              </w:rPr>
              <w:tab/>
            </w:r>
            <w:r>
              <w:rPr>
                <w:noProof/>
                <w:webHidden/>
              </w:rPr>
              <w:fldChar w:fldCharType="begin"/>
            </w:r>
            <w:r>
              <w:rPr>
                <w:noProof/>
                <w:webHidden/>
              </w:rPr>
              <w:instrText xml:space="preserve"> PAGEREF _Toc452456539 \h </w:instrText>
            </w:r>
            <w:r>
              <w:rPr>
                <w:noProof/>
                <w:webHidden/>
              </w:rPr>
            </w:r>
            <w:r>
              <w:rPr>
                <w:noProof/>
                <w:webHidden/>
              </w:rPr>
              <w:fldChar w:fldCharType="separate"/>
            </w:r>
            <w:r>
              <w:rPr>
                <w:noProof/>
                <w:webHidden/>
              </w:rPr>
              <w:t>23</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40" w:history="1">
            <w:r w:rsidRPr="006B3A1A">
              <w:rPr>
                <w:rStyle w:val="Hyperlink"/>
                <w:noProof/>
              </w:rPr>
              <w:t>3.2</w:t>
            </w:r>
            <w:r>
              <w:rPr>
                <w:rFonts w:asciiTheme="minorHAnsi" w:eastAsiaTheme="minorEastAsia" w:hAnsiTheme="minorHAnsi" w:cstheme="minorBidi"/>
                <w:noProof/>
                <w:szCs w:val="22"/>
                <w:lang w:eastAsia="pt-PT"/>
              </w:rPr>
              <w:tab/>
            </w:r>
            <w:r w:rsidRPr="006B3A1A">
              <w:rPr>
                <w:rStyle w:val="Hyperlink"/>
                <w:noProof/>
              </w:rPr>
              <w:t>Satisfação dos Objetivos</w:t>
            </w:r>
            <w:r>
              <w:rPr>
                <w:noProof/>
                <w:webHidden/>
              </w:rPr>
              <w:tab/>
            </w:r>
            <w:r>
              <w:rPr>
                <w:noProof/>
                <w:webHidden/>
              </w:rPr>
              <w:fldChar w:fldCharType="begin"/>
            </w:r>
            <w:r>
              <w:rPr>
                <w:noProof/>
                <w:webHidden/>
              </w:rPr>
              <w:instrText xml:space="preserve"> PAGEREF _Toc452456540 \h </w:instrText>
            </w:r>
            <w:r>
              <w:rPr>
                <w:noProof/>
                <w:webHidden/>
              </w:rPr>
            </w:r>
            <w:r>
              <w:rPr>
                <w:noProof/>
                <w:webHidden/>
              </w:rPr>
              <w:fldChar w:fldCharType="separate"/>
            </w:r>
            <w:r>
              <w:rPr>
                <w:noProof/>
                <w:webHidden/>
              </w:rPr>
              <w:t>23</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41" w:history="1">
            <w:r w:rsidRPr="006B3A1A">
              <w:rPr>
                <w:rStyle w:val="Hyperlink"/>
                <w:noProof/>
              </w:rPr>
              <w:t>3.3</w:t>
            </w:r>
            <w:r>
              <w:rPr>
                <w:rFonts w:asciiTheme="minorHAnsi" w:eastAsiaTheme="minorEastAsia" w:hAnsiTheme="minorHAnsi" w:cstheme="minorBidi"/>
                <w:noProof/>
                <w:szCs w:val="22"/>
                <w:lang w:eastAsia="pt-PT"/>
              </w:rPr>
              <w:tab/>
            </w:r>
            <w:r w:rsidRPr="006B3A1A">
              <w:rPr>
                <w:rStyle w:val="Hyperlink"/>
                <w:noProof/>
              </w:rPr>
              <w:t>Satisfação dos Objetivos</w:t>
            </w:r>
            <w:r>
              <w:rPr>
                <w:noProof/>
                <w:webHidden/>
              </w:rPr>
              <w:tab/>
            </w:r>
            <w:r>
              <w:rPr>
                <w:noProof/>
                <w:webHidden/>
              </w:rPr>
              <w:fldChar w:fldCharType="begin"/>
            </w:r>
            <w:r>
              <w:rPr>
                <w:noProof/>
                <w:webHidden/>
              </w:rPr>
              <w:instrText xml:space="preserve"> PAGEREF _Toc452456541 \h </w:instrText>
            </w:r>
            <w:r>
              <w:rPr>
                <w:noProof/>
                <w:webHidden/>
              </w:rPr>
            </w:r>
            <w:r>
              <w:rPr>
                <w:noProof/>
                <w:webHidden/>
              </w:rPr>
              <w:fldChar w:fldCharType="separate"/>
            </w:r>
            <w:r>
              <w:rPr>
                <w:noProof/>
                <w:webHidden/>
              </w:rPr>
              <w:t>23</w:t>
            </w:r>
            <w:r>
              <w:rPr>
                <w:noProof/>
                <w:webHidden/>
              </w:rPr>
              <w:fldChar w:fldCharType="end"/>
            </w:r>
          </w:hyperlink>
        </w:p>
        <w:p w:rsidR="00AF48C7" w:rsidRDefault="00AF48C7">
          <w:pPr>
            <w:pStyle w:val="TOC1"/>
            <w:rPr>
              <w:rFonts w:asciiTheme="minorHAnsi" w:eastAsiaTheme="minorEastAsia" w:hAnsiTheme="minorHAnsi" w:cstheme="minorBidi"/>
              <w:b w:val="0"/>
              <w:noProof/>
              <w:szCs w:val="22"/>
              <w:lang w:eastAsia="pt-PT"/>
            </w:rPr>
          </w:pPr>
          <w:hyperlink w:anchor="_Toc452456542" w:history="1">
            <w:r w:rsidRPr="006B3A1A">
              <w:rPr>
                <w:rStyle w:val="Hyperlink"/>
                <w:noProof/>
              </w:rPr>
              <w:t>Implementação</w:t>
            </w:r>
            <w:r>
              <w:rPr>
                <w:noProof/>
                <w:webHidden/>
              </w:rPr>
              <w:tab/>
            </w:r>
            <w:r>
              <w:rPr>
                <w:noProof/>
                <w:webHidden/>
              </w:rPr>
              <w:fldChar w:fldCharType="begin"/>
            </w:r>
            <w:r>
              <w:rPr>
                <w:noProof/>
                <w:webHidden/>
              </w:rPr>
              <w:instrText xml:space="preserve"> PAGEREF _Toc452456542 \h </w:instrText>
            </w:r>
            <w:r>
              <w:rPr>
                <w:noProof/>
                <w:webHidden/>
              </w:rPr>
            </w:r>
            <w:r>
              <w:rPr>
                <w:noProof/>
                <w:webHidden/>
              </w:rPr>
              <w:fldChar w:fldCharType="separate"/>
            </w:r>
            <w:r>
              <w:rPr>
                <w:noProof/>
                <w:webHidden/>
              </w:rPr>
              <w:t>24</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43" w:history="1">
            <w:r w:rsidRPr="006B3A1A">
              <w:rPr>
                <w:rStyle w:val="Hyperlink"/>
                <w:noProof/>
              </w:rPr>
              <w:t>4.1</w:t>
            </w:r>
            <w:r>
              <w:rPr>
                <w:rFonts w:asciiTheme="minorHAnsi" w:eastAsiaTheme="minorEastAsia" w:hAnsiTheme="minorHAnsi" w:cstheme="minorBidi"/>
                <w:noProof/>
                <w:szCs w:val="22"/>
                <w:lang w:eastAsia="pt-PT"/>
              </w:rPr>
              <w:tab/>
            </w:r>
            <w:r w:rsidRPr="006B3A1A">
              <w:rPr>
                <w:rStyle w:val="Hyperlink"/>
                <w:noProof/>
              </w:rPr>
              <w:t>Satisfação dos Objetivos</w:t>
            </w:r>
            <w:r>
              <w:rPr>
                <w:noProof/>
                <w:webHidden/>
              </w:rPr>
              <w:tab/>
            </w:r>
            <w:r>
              <w:rPr>
                <w:noProof/>
                <w:webHidden/>
              </w:rPr>
              <w:fldChar w:fldCharType="begin"/>
            </w:r>
            <w:r>
              <w:rPr>
                <w:noProof/>
                <w:webHidden/>
              </w:rPr>
              <w:instrText xml:space="preserve"> PAGEREF _Toc452456543 \h </w:instrText>
            </w:r>
            <w:r>
              <w:rPr>
                <w:noProof/>
                <w:webHidden/>
              </w:rPr>
            </w:r>
            <w:r>
              <w:rPr>
                <w:noProof/>
                <w:webHidden/>
              </w:rPr>
              <w:fldChar w:fldCharType="separate"/>
            </w:r>
            <w:r>
              <w:rPr>
                <w:noProof/>
                <w:webHidden/>
              </w:rPr>
              <w:t>24</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44" w:history="1">
            <w:r w:rsidRPr="006B3A1A">
              <w:rPr>
                <w:rStyle w:val="Hyperlink"/>
                <w:noProof/>
              </w:rPr>
              <w:t>4.2</w:t>
            </w:r>
            <w:r>
              <w:rPr>
                <w:rFonts w:asciiTheme="minorHAnsi" w:eastAsiaTheme="minorEastAsia" w:hAnsiTheme="minorHAnsi" w:cstheme="minorBidi"/>
                <w:noProof/>
                <w:szCs w:val="22"/>
                <w:lang w:eastAsia="pt-PT"/>
              </w:rPr>
              <w:tab/>
            </w:r>
            <w:r w:rsidRPr="006B3A1A">
              <w:rPr>
                <w:rStyle w:val="Hyperlink"/>
                <w:noProof/>
              </w:rPr>
              <w:t>Satisfação dos Objetivos</w:t>
            </w:r>
            <w:r>
              <w:rPr>
                <w:noProof/>
                <w:webHidden/>
              </w:rPr>
              <w:tab/>
            </w:r>
            <w:r>
              <w:rPr>
                <w:noProof/>
                <w:webHidden/>
              </w:rPr>
              <w:fldChar w:fldCharType="begin"/>
            </w:r>
            <w:r>
              <w:rPr>
                <w:noProof/>
                <w:webHidden/>
              </w:rPr>
              <w:instrText xml:space="preserve"> PAGEREF _Toc452456544 \h </w:instrText>
            </w:r>
            <w:r>
              <w:rPr>
                <w:noProof/>
                <w:webHidden/>
              </w:rPr>
            </w:r>
            <w:r>
              <w:rPr>
                <w:noProof/>
                <w:webHidden/>
              </w:rPr>
              <w:fldChar w:fldCharType="separate"/>
            </w:r>
            <w:r>
              <w:rPr>
                <w:noProof/>
                <w:webHidden/>
              </w:rPr>
              <w:t>24</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45" w:history="1">
            <w:r w:rsidRPr="006B3A1A">
              <w:rPr>
                <w:rStyle w:val="Hyperlink"/>
                <w:noProof/>
              </w:rPr>
              <w:t>4.3</w:t>
            </w:r>
            <w:r>
              <w:rPr>
                <w:rFonts w:asciiTheme="minorHAnsi" w:eastAsiaTheme="minorEastAsia" w:hAnsiTheme="minorHAnsi" w:cstheme="minorBidi"/>
                <w:noProof/>
                <w:szCs w:val="22"/>
                <w:lang w:eastAsia="pt-PT"/>
              </w:rPr>
              <w:tab/>
            </w:r>
            <w:r w:rsidRPr="006B3A1A">
              <w:rPr>
                <w:rStyle w:val="Hyperlink"/>
                <w:noProof/>
              </w:rPr>
              <w:t>Satisfação dos Objetivos</w:t>
            </w:r>
            <w:r>
              <w:rPr>
                <w:noProof/>
                <w:webHidden/>
              </w:rPr>
              <w:tab/>
            </w:r>
            <w:r>
              <w:rPr>
                <w:noProof/>
                <w:webHidden/>
              </w:rPr>
              <w:fldChar w:fldCharType="begin"/>
            </w:r>
            <w:r>
              <w:rPr>
                <w:noProof/>
                <w:webHidden/>
              </w:rPr>
              <w:instrText xml:space="preserve"> PAGEREF _Toc452456545 \h </w:instrText>
            </w:r>
            <w:r>
              <w:rPr>
                <w:noProof/>
                <w:webHidden/>
              </w:rPr>
            </w:r>
            <w:r>
              <w:rPr>
                <w:noProof/>
                <w:webHidden/>
              </w:rPr>
              <w:fldChar w:fldCharType="separate"/>
            </w:r>
            <w:r>
              <w:rPr>
                <w:noProof/>
                <w:webHidden/>
              </w:rPr>
              <w:t>24</w:t>
            </w:r>
            <w:r>
              <w:rPr>
                <w:noProof/>
                <w:webHidden/>
              </w:rPr>
              <w:fldChar w:fldCharType="end"/>
            </w:r>
          </w:hyperlink>
        </w:p>
        <w:p w:rsidR="00AF48C7" w:rsidRDefault="00AF48C7">
          <w:pPr>
            <w:pStyle w:val="TOC1"/>
            <w:rPr>
              <w:rFonts w:asciiTheme="minorHAnsi" w:eastAsiaTheme="minorEastAsia" w:hAnsiTheme="minorHAnsi" w:cstheme="minorBidi"/>
              <w:b w:val="0"/>
              <w:noProof/>
              <w:szCs w:val="22"/>
              <w:lang w:eastAsia="pt-PT"/>
            </w:rPr>
          </w:pPr>
          <w:hyperlink w:anchor="_Toc452456546" w:history="1">
            <w:r w:rsidRPr="006B3A1A">
              <w:rPr>
                <w:rStyle w:val="Hyperlink"/>
                <w:noProof/>
              </w:rPr>
              <w:t>Conclusões e Trabalho Futuro</w:t>
            </w:r>
            <w:r>
              <w:rPr>
                <w:noProof/>
                <w:webHidden/>
              </w:rPr>
              <w:tab/>
            </w:r>
            <w:r>
              <w:rPr>
                <w:noProof/>
                <w:webHidden/>
              </w:rPr>
              <w:fldChar w:fldCharType="begin"/>
            </w:r>
            <w:r>
              <w:rPr>
                <w:noProof/>
                <w:webHidden/>
              </w:rPr>
              <w:instrText xml:space="preserve"> PAGEREF _Toc452456546 \h </w:instrText>
            </w:r>
            <w:r>
              <w:rPr>
                <w:noProof/>
                <w:webHidden/>
              </w:rPr>
            </w:r>
            <w:r>
              <w:rPr>
                <w:noProof/>
                <w:webHidden/>
              </w:rPr>
              <w:fldChar w:fldCharType="separate"/>
            </w:r>
            <w:r>
              <w:rPr>
                <w:noProof/>
                <w:webHidden/>
              </w:rPr>
              <w:t>25</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47" w:history="1">
            <w:r w:rsidRPr="006B3A1A">
              <w:rPr>
                <w:rStyle w:val="Hyperlink"/>
                <w:noProof/>
              </w:rPr>
              <w:t>5.1</w:t>
            </w:r>
            <w:r>
              <w:rPr>
                <w:rFonts w:asciiTheme="minorHAnsi" w:eastAsiaTheme="minorEastAsia" w:hAnsiTheme="minorHAnsi" w:cstheme="minorBidi"/>
                <w:noProof/>
                <w:szCs w:val="22"/>
                <w:lang w:eastAsia="pt-PT"/>
              </w:rPr>
              <w:tab/>
            </w:r>
            <w:r w:rsidRPr="006B3A1A">
              <w:rPr>
                <w:rStyle w:val="Hyperlink"/>
                <w:noProof/>
              </w:rPr>
              <w:t>Satisfação dos Objetivos</w:t>
            </w:r>
            <w:r>
              <w:rPr>
                <w:noProof/>
                <w:webHidden/>
              </w:rPr>
              <w:tab/>
            </w:r>
            <w:r>
              <w:rPr>
                <w:noProof/>
                <w:webHidden/>
              </w:rPr>
              <w:fldChar w:fldCharType="begin"/>
            </w:r>
            <w:r>
              <w:rPr>
                <w:noProof/>
                <w:webHidden/>
              </w:rPr>
              <w:instrText xml:space="preserve"> PAGEREF _Toc452456547 \h </w:instrText>
            </w:r>
            <w:r>
              <w:rPr>
                <w:noProof/>
                <w:webHidden/>
              </w:rPr>
            </w:r>
            <w:r>
              <w:rPr>
                <w:noProof/>
                <w:webHidden/>
              </w:rPr>
              <w:fldChar w:fldCharType="separate"/>
            </w:r>
            <w:r>
              <w:rPr>
                <w:noProof/>
                <w:webHidden/>
              </w:rPr>
              <w:t>25</w:t>
            </w:r>
            <w:r>
              <w:rPr>
                <w:noProof/>
                <w:webHidden/>
              </w:rPr>
              <w:fldChar w:fldCharType="end"/>
            </w:r>
          </w:hyperlink>
        </w:p>
        <w:p w:rsidR="00AF48C7" w:rsidRDefault="00AF48C7">
          <w:pPr>
            <w:pStyle w:val="TOC2"/>
            <w:tabs>
              <w:tab w:val="left" w:pos="1985"/>
            </w:tabs>
            <w:rPr>
              <w:rFonts w:asciiTheme="minorHAnsi" w:eastAsiaTheme="minorEastAsia" w:hAnsiTheme="minorHAnsi" w:cstheme="minorBidi"/>
              <w:noProof/>
              <w:szCs w:val="22"/>
              <w:lang w:eastAsia="pt-PT"/>
            </w:rPr>
          </w:pPr>
          <w:hyperlink w:anchor="_Toc452456548" w:history="1">
            <w:r w:rsidRPr="006B3A1A">
              <w:rPr>
                <w:rStyle w:val="Hyperlink"/>
                <w:noProof/>
              </w:rPr>
              <w:t>5.2</w:t>
            </w:r>
            <w:r>
              <w:rPr>
                <w:rFonts w:asciiTheme="minorHAnsi" w:eastAsiaTheme="minorEastAsia" w:hAnsiTheme="minorHAnsi" w:cstheme="minorBidi"/>
                <w:noProof/>
                <w:szCs w:val="22"/>
                <w:lang w:eastAsia="pt-PT"/>
              </w:rPr>
              <w:tab/>
            </w:r>
            <w:r w:rsidRPr="006B3A1A">
              <w:rPr>
                <w:rStyle w:val="Hyperlink"/>
                <w:noProof/>
              </w:rPr>
              <w:t>Trabalho Futuro</w:t>
            </w:r>
            <w:r>
              <w:rPr>
                <w:noProof/>
                <w:webHidden/>
              </w:rPr>
              <w:tab/>
            </w:r>
            <w:r>
              <w:rPr>
                <w:noProof/>
                <w:webHidden/>
              </w:rPr>
              <w:fldChar w:fldCharType="begin"/>
            </w:r>
            <w:r>
              <w:rPr>
                <w:noProof/>
                <w:webHidden/>
              </w:rPr>
              <w:instrText xml:space="preserve"> PAGEREF _Toc452456548 \h </w:instrText>
            </w:r>
            <w:r>
              <w:rPr>
                <w:noProof/>
                <w:webHidden/>
              </w:rPr>
            </w:r>
            <w:r>
              <w:rPr>
                <w:noProof/>
                <w:webHidden/>
              </w:rPr>
              <w:fldChar w:fldCharType="separate"/>
            </w:r>
            <w:r>
              <w:rPr>
                <w:noProof/>
                <w:webHidden/>
              </w:rPr>
              <w:t>26</w:t>
            </w:r>
            <w:r>
              <w:rPr>
                <w:noProof/>
                <w:webHidden/>
              </w:rPr>
              <w:fldChar w:fldCharType="end"/>
            </w:r>
          </w:hyperlink>
        </w:p>
        <w:p w:rsidR="00AF48C7" w:rsidRDefault="00AF48C7">
          <w:pPr>
            <w:pStyle w:val="TOC1"/>
            <w:rPr>
              <w:rFonts w:asciiTheme="minorHAnsi" w:eastAsiaTheme="minorEastAsia" w:hAnsiTheme="minorHAnsi" w:cstheme="minorBidi"/>
              <w:b w:val="0"/>
              <w:noProof/>
              <w:szCs w:val="22"/>
              <w:lang w:eastAsia="pt-PT"/>
            </w:rPr>
          </w:pPr>
          <w:hyperlink w:anchor="_Toc452456549" w:history="1">
            <w:r w:rsidRPr="006B3A1A">
              <w:rPr>
                <w:rStyle w:val="Hyperlink"/>
                <w:noProof/>
              </w:rPr>
              <w:t>Referências</w:t>
            </w:r>
            <w:r>
              <w:rPr>
                <w:noProof/>
                <w:webHidden/>
              </w:rPr>
              <w:tab/>
            </w:r>
            <w:r>
              <w:rPr>
                <w:noProof/>
                <w:webHidden/>
              </w:rPr>
              <w:fldChar w:fldCharType="begin"/>
            </w:r>
            <w:r>
              <w:rPr>
                <w:noProof/>
                <w:webHidden/>
              </w:rPr>
              <w:instrText xml:space="preserve"> PAGEREF _Toc452456549 \h </w:instrText>
            </w:r>
            <w:r>
              <w:rPr>
                <w:noProof/>
                <w:webHidden/>
              </w:rPr>
            </w:r>
            <w:r>
              <w:rPr>
                <w:noProof/>
                <w:webHidden/>
              </w:rPr>
              <w:fldChar w:fldCharType="separate"/>
            </w:r>
            <w:r>
              <w:rPr>
                <w:noProof/>
                <w:webHidden/>
              </w:rPr>
              <w:t>27</w:t>
            </w:r>
            <w:r>
              <w:rPr>
                <w:noProof/>
                <w:webHidden/>
              </w:rPr>
              <w:fldChar w:fldCharType="end"/>
            </w:r>
          </w:hyperlink>
        </w:p>
        <w:p w:rsidR="00AF48C7" w:rsidRDefault="00AF48C7">
          <w:pPr>
            <w:pStyle w:val="TOC1"/>
            <w:rPr>
              <w:rFonts w:asciiTheme="minorHAnsi" w:eastAsiaTheme="minorEastAsia" w:hAnsiTheme="minorHAnsi" w:cstheme="minorBidi"/>
              <w:b w:val="0"/>
              <w:noProof/>
              <w:szCs w:val="22"/>
              <w:lang w:eastAsia="pt-PT"/>
            </w:rPr>
          </w:pPr>
          <w:hyperlink w:anchor="_Toc452456550" w:history="1">
            <w:r w:rsidRPr="006B3A1A">
              <w:rPr>
                <w:rStyle w:val="Hyperlink"/>
                <w:noProof/>
              </w:rPr>
              <w:t>Loren Ipsum</w:t>
            </w:r>
            <w:r>
              <w:rPr>
                <w:noProof/>
                <w:webHidden/>
              </w:rPr>
              <w:tab/>
            </w:r>
            <w:r>
              <w:rPr>
                <w:noProof/>
                <w:webHidden/>
              </w:rPr>
              <w:fldChar w:fldCharType="begin"/>
            </w:r>
            <w:r>
              <w:rPr>
                <w:noProof/>
                <w:webHidden/>
              </w:rPr>
              <w:instrText xml:space="preserve"> PAGEREF _Toc452456550 \h </w:instrText>
            </w:r>
            <w:r>
              <w:rPr>
                <w:noProof/>
                <w:webHidden/>
              </w:rPr>
            </w:r>
            <w:r>
              <w:rPr>
                <w:noProof/>
                <w:webHidden/>
              </w:rPr>
              <w:fldChar w:fldCharType="separate"/>
            </w:r>
            <w:r>
              <w:rPr>
                <w:noProof/>
                <w:webHidden/>
              </w:rPr>
              <w:t>28</w:t>
            </w:r>
            <w:r>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C67782"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2369670" w:history="1">
        <w:r w:rsidR="00C67782" w:rsidRPr="008618FF">
          <w:rPr>
            <w:rStyle w:val="Hyperlink"/>
            <w:noProof/>
          </w:rPr>
          <w:t>Figura 1 - Sistema RI</w:t>
        </w:r>
        <w:r w:rsidR="00C67782">
          <w:rPr>
            <w:noProof/>
            <w:webHidden/>
          </w:rPr>
          <w:tab/>
        </w:r>
        <w:r w:rsidR="00C67782">
          <w:rPr>
            <w:noProof/>
            <w:webHidden/>
          </w:rPr>
          <w:fldChar w:fldCharType="begin"/>
        </w:r>
        <w:r w:rsidR="00C67782">
          <w:rPr>
            <w:noProof/>
            <w:webHidden/>
          </w:rPr>
          <w:instrText xml:space="preserve"> PAGEREF _Toc452369670 \h </w:instrText>
        </w:r>
        <w:r w:rsidR="00C67782">
          <w:rPr>
            <w:noProof/>
            <w:webHidden/>
          </w:rPr>
        </w:r>
        <w:r w:rsidR="00C67782">
          <w:rPr>
            <w:noProof/>
            <w:webHidden/>
          </w:rPr>
          <w:fldChar w:fldCharType="separate"/>
        </w:r>
        <w:r w:rsidR="00C67782">
          <w:rPr>
            <w:noProof/>
            <w:webHidden/>
          </w:rPr>
          <w:t>4</w:t>
        </w:r>
        <w:r w:rsidR="00C67782">
          <w:rPr>
            <w:noProof/>
            <w:webHidden/>
          </w:rPr>
          <w:fldChar w:fldCharType="end"/>
        </w:r>
      </w:hyperlink>
    </w:p>
    <w:p w:rsidR="00C67782" w:rsidRDefault="002B632A">
      <w:pPr>
        <w:pStyle w:val="TableofFigures"/>
        <w:rPr>
          <w:rFonts w:asciiTheme="minorHAnsi" w:eastAsiaTheme="minorEastAsia" w:hAnsiTheme="minorHAnsi" w:cstheme="minorBidi"/>
          <w:noProof/>
          <w:sz w:val="22"/>
          <w:szCs w:val="22"/>
          <w:lang w:eastAsia="pt-PT"/>
        </w:rPr>
      </w:pPr>
      <w:hyperlink r:id="rId11" w:anchor="_Toc452369671" w:history="1">
        <w:r w:rsidR="00C67782" w:rsidRPr="008618FF">
          <w:rPr>
            <w:rStyle w:val="Hyperlink"/>
            <w:noProof/>
          </w:rPr>
          <w:t>Figura 2 - Arquitetura do Apache Lucene, Hatcher and Gospodnetic [4]</w:t>
        </w:r>
        <w:r w:rsidR="00C67782">
          <w:rPr>
            <w:noProof/>
            <w:webHidden/>
          </w:rPr>
          <w:tab/>
        </w:r>
        <w:r w:rsidR="00C67782">
          <w:rPr>
            <w:noProof/>
            <w:webHidden/>
          </w:rPr>
          <w:fldChar w:fldCharType="begin"/>
        </w:r>
        <w:r w:rsidR="00C67782">
          <w:rPr>
            <w:noProof/>
            <w:webHidden/>
          </w:rPr>
          <w:instrText xml:space="preserve"> PAGEREF _Toc452369671 \h </w:instrText>
        </w:r>
        <w:r w:rsidR="00C67782">
          <w:rPr>
            <w:noProof/>
            <w:webHidden/>
          </w:rPr>
        </w:r>
        <w:r w:rsidR="00C67782">
          <w:rPr>
            <w:noProof/>
            <w:webHidden/>
          </w:rPr>
          <w:fldChar w:fldCharType="separate"/>
        </w:r>
        <w:r w:rsidR="00C67782">
          <w:rPr>
            <w:noProof/>
            <w:webHidden/>
          </w:rPr>
          <w:t>10</w:t>
        </w:r>
        <w:r w:rsidR="00C67782">
          <w:rPr>
            <w:noProof/>
            <w:webHidden/>
          </w:rPr>
          <w:fldChar w:fldCharType="end"/>
        </w:r>
      </w:hyperlink>
    </w:p>
    <w:p w:rsidR="00C67782" w:rsidRDefault="002B632A">
      <w:pPr>
        <w:pStyle w:val="TableofFigures"/>
        <w:rPr>
          <w:rFonts w:asciiTheme="minorHAnsi" w:eastAsiaTheme="minorEastAsia" w:hAnsiTheme="minorHAnsi" w:cstheme="minorBidi"/>
          <w:noProof/>
          <w:sz w:val="22"/>
          <w:szCs w:val="22"/>
          <w:lang w:eastAsia="pt-PT"/>
        </w:rPr>
      </w:pPr>
      <w:hyperlink r:id="rId12" w:anchor="_Toc452369672" w:history="1">
        <w:r w:rsidR="00C67782" w:rsidRPr="008618FF">
          <w:rPr>
            <w:rStyle w:val="Hyperlink"/>
            <w:noProof/>
          </w:rPr>
          <w:t xml:space="preserve">Figura 3 - Arquitetura do </w:t>
        </w:r>
        <w:r w:rsidR="00C67782" w:rsidRPr="008618FF">
          <w:rPr>
            <w:rStyle w:val="Hyperlink"/>
            <w:i/>
            <w:noProof/>
          </w:rPr>
          <w:t>Sphinx Search</w:t>
        </w:r>
        <w:r w:rsidR="00C67782" w:rsidRPr="008618FF">
          <w:rPr>
            <w:rStyle w:val="Hyperlink"/>
            <w:noProof/>
          </w:rPr>
          <w:t xml:space="preserve"> [2]</w:t>
        </w:r>
        <w:r w:rsidR="00C67782">
          <w:rPr>
            <w:noProof/>
            <w:webHidden/>
          </w:rPr>
          <w:tab/>
        </w:r>
        <w:r w:rsidR="00C67782">
          <w:rPr>
            <w:noProof/>
            <w:webHidden/>
          </w:rPr>
          <w:fldChar w:fldCharType="begin"/>
        </w:r>
        <w:r w:rsidR="00C67782">
          <w:rPr>
            <w:noProof/>
            <w:webHidden/>
          </w:rPr>
          <w:instrText xml:space="preserve"> PAGEREF _Toc452369672 \h </w:instrText>
        </w:r>
        <w:r w:rsidR="00C67782">
          <w:rPr>
            <w:noProof/>
            <w:webHidden/>
          </w:rPr>
        </w:r>
        <w:r w:rsidR="00C67782">
          <w:rPr>
            <w:noProof/>
            <w:webHidden/>
          </w:rPr>
          <w:fldChar w:fldCharType="separate"/>
        </w:r>
        <w:r w:rsidR="00C67782">
          <w:rPr>
            <w:noProof/>
            <w:webHidden/>
          </w:rPr>
          <w:t>12</w:t>
        </w:r>
        <w:r w:rsidR="00C67782">
          <w:rPr>
            <w:noProof/>
            <w:webHidden/>
          </w:rPr>
          <w:fldChar w:fldCharType="end"/>
        </w:r>
      </w:hyperlink>
    </w:p>
    <w:p w:rsidR="00C67782" w:rsidRDefault="002B632A">
      <w:pPr>
        <w:pStyle w:val="TableofFigures"/>
        <w:rPr>
          <w:rFonts w:asciiTheme="minorHAnsi" w:eastAsiaTheme="minorEastAsia" w:hAnsiTheme="minorHAnsi" w:cstheme="minorBidi"/>
          <w:noProof/>
          <w:sz w:val="22"/>
          <w:szCs w:val="22"/>
          <w:lang w:eastAsia="pt-PT"/>
        </w:rPr>
      </w:pPr>
      <w:hyperlink r:id="rId13" w:anchor="_Toc452369673" w:history="1">
        <w:r w:rsidR="00C67782" w:rsidRPr="008618FF">
          <w:rPr>
            <w:rStyle w:val="Hyperlink"/>
            <w:noProof/>
          </w:rPr>
          <w:t>Figura 4 - Ranking de popularidade de ferramentas de pesquisa e bases de dados [3]</w:t>
        </w:r>
        <w:r w:rsidR="00C67782">
          <w:rPr>
            <w:noProof/>
            <w:webHidden/>
          </w:rPr>
          <w:tab/>
        </w:r>
        <w:r w:rsidR="00C67782">
          <w:rPr>
            <w:noProof/>
            <w:webHidden/>
          </w:rPr>
          <w:fldChar w:fldCharType="begin"/>
        </w:r>
        <w:r w:rsidR="00C67782">
          <w:rPr>
            <w:noProof/>
            <w:webHidden/>
          </w:rPr>
          <w:instrText xml:space="preserve"> PAGEREF _Toc452369673 \h </w:instrText>
        </w:r>
        <w:r w:rsidR="00C67782">
          <w:rPr>
            <w:noProof/>
            <w:webHidden/>
          </w:rPr>
        </w:r>
        <w:r w:rsidR="00C67782">
          <w:rPr>
            <w:noProof/>
            <w:webHidden/>
          </w:rPr>
          <w:fldChar w:fldCharType="separate"/>
        </w:r>
        <w:r w:rsidR="00C67782">
          <w:rPr>
            <w:noProof/>
            <w:webHidden/>
          </w:rPr>
          <w:t>15</w:t>
        </w:r>
        <w:r w:rsidR="00C67782">
          <w:rPr>
            <w:noProof/>
            <w:webHidden/>
          </w:rPr>
          <w:fldChar w:fldCharType="end"/>
        </w:r>
      </w:hyperlink>
    </w:p>
    <w:p w:rsidR="00C67782" w:rsidRDefault="002B632A">
      <w:pPr>
        <w:pStyle w:val="TableofFigures"/>
        <w:rPr>
          <w:rFonts w:asciiTheme="minorHAnsi" w:eastAsiaTheme="minorEastAsia" w:hAnsiTheme="minorHAnsi" w:cstheme="minorBidi"/>
          <w:noProof/>
          <w:sz w:val="22"/>
          <w:szCs w:val="22"/>
          <w:lang w:eastAsia="pt-PT"/>
        </w:rPr>
      </w:pPr>
      <w:hyperlink r:id="rId14" w:anchor="_Toc452369674" w:history="1">
        <w:r w:rsidR="00C67782" w:rsidRPr="008618FF">
          <w:rPr>
            <w:rStyle w:val="Hyperlink"/>
            <w:noProof/>
          </w:rPr>
          <w:t>Figura 5 - Estrutura hierárquica e relações dos termos do SNOMED [5]</w:t>
        </w:r>
        <w:r w:rsidR="00C67782">
          <w:rPr>
            <w:noProof/>
            <w:webHidden/>
          </w:rPr>
          <w:tab/>
        </w:r>
        <w:r w:rsidR="00C67782">
          <w:rPr>
            <w:noProof/>
            <w:webHidden/>
          </w:rPr>
          <w:fldChar w:fldCharType="begin"/>
        </w:r>
        <w:r w:rsidR="00C67782">
          <w:rPr>
            <w:noProof/>
            <w:webHidden/>
          </w:rPr>
          <w:instrText xml:space="preserve"> PAGEREF _Toc452369674 \h </w:instrText>
        </w:r>
        <w:r w:rsidR="00C67782">
          <w:rPr>
            <w:noProof/>
            <w:webHidden/>
          </w:rPr>
        </w:r>
        <w:r w:rsidR="00C67782">
          <w:rPr>
            <w:noProof/>
            <w:webHidden/>
          </w:rPr>
          <w:fldChar w:fldCharType="separate"/>
        </w:r>
        <w:r w:rsidR="00C67782">
          <w:rPr>
            <w:noProof/>
            <w:webHidden/>
          </w:rPr>
          <w:t>17</w:t>
        </w:r>
        <w:r w:rsidR="00C67782">
          <w:rPr>
            <w:noProof/>
            <w:webHidden/>
          </w:rPr>
          <w:fldChar w:fldCharType="end"/>
        </w:r>
      </w:hyperlink>
    </w:p>
    <w:p w:rsidR="00C67782" w:rsidRDefault="002B632A">
      <w:pPr>
        <w:pStyle w:val="TableofFigures"/>
        <w:rPr>
          <w:rFonts w:asciiTheme="minorHAnsi" w:eastAsiaTheme="minorEastAsia" w:hAnsiTheme="minorHAnsi" w:cstheme="minorBidi"/>
          <w:noProof/>
          <w:sz w:val="22"/>
          <w:szCs w:val="22"/>
          <w:lang w:eastAsia="pt-PT"/>
        </w:rPr>
      </w:pPr>
      <w:hyperlink r:id="rId15" w:anchor="_Toc452369675" w:history="1">
        <w:r w:rsidR="00C67782" w:rsidRPr="008618FF">
          <w:rPr>
            <w:rStyle w:val="Hyperlink"/>
            <w:noProof/>
          </w:rPr>
          <w:t>Figura 6 - Estrutura hierárquica do MeSH [1]</w:t>
        </w:r>
        <w:r w:rsidR="00C67782">
          <w:rPr>
            <w:noProof/>
            <w:webHidden/>
          </w:rPr>
          <w:tab/>
        </w:r>
        <w:r w:rsidR="00C67782">
          <w:rPr>
            <w:noProof/>
            <w:webHidden/>
          </w:rPr>
          <w:fldChar w:fldCharType="begin"/>
        </w:r>
        <w:r w:rsidR="00C67782">
          <w:rPr>
            <w:noProof/>
            <w:webHidden/>
          </w:rPr>
          <w:instrText xml:space="preserve"> PAGEREF _Toc452369675 \h </w:instrText>
        </w:r>
        <w:r w:rsidR="00C67782">
          <w:rPr>
            <w:noProof/>
            <w:webHidden/>
          </w:rPr>
        </w:r>
        <w:r w:rsidR="00C67782">
          <w:rPr>
            <w:noProof/>
            <w:webHidden/>
          </w:rPr>
          <w:fldChar w:fldCharType="separate"/>
        </w:r>
        <w:r w:rsidR="00C67782">
          <w:rPr>
            <w:noProof/>
            <w:webHidden/>
          </w:rPr>
          <w:t>19</w:t>
        </w:r>
        <w:r w:rsidR="00C67782">
          <w:rPr>
            <w:noProof/>
            <w:webHidden/>
          </w:rPr>
          <w:fldChar w:fldCharType="end"/>
        </w:r>
      </w:hyperlink>
    </w:p>
    <w:p w:rsidR="00C67782" w:rsidRDefault="002B632A">
      <w:pPr>
        <w:pStyle w:val="TableofFigures"/>
        <w:rPr>
          <w:rFonts w:asciiTheme="minorHAnsi" w:eastAsiaTheme="minorEastAsia" w:hAnsiTheme="minorHAnsi" w:cstheme="minorBidi"/>
          <w:noProof/>
          <w:sz w:val="22"/>
          <w:szCs w:val="22"/>
          <w:lang w:eastAsia="pt-PT"/>
        </w:rPr>
      </w:pPr>
      <w:hyperlink r:id="rId16" w:anchor="_Toc452369676" w:history="1">
        <w:r w:rsidR="00C67782" w:rsidRPr="008618FF">
          <w:rPr>
            <w:rStyle w:val="Hyperlink"/>
            <w:noProof/>
          </w:rPr>
          <w:t>Figura 7 - Planeamento</w:t>
        </w:r>
        <w:r w:rsidR="00C67782">
          <w:rPr>
            <w:noProof/>
            <w:webHidden/>
          </w:rPr>
          <w:tab/>
        </w:r>
        <w:r w:rsidR="00C67782">
          <w:rPr>
            <w:noProof/>
            <w:webHidden/>
          </w:rPr>
          <w:fldChar w:fldCharType="begin"/>
        </w:r>
        <w:r w:rsidR="00C67782">
          <w:rPr>
            <w:noProof/>
            <w:webHidden/>
          </w:rPr>
          <w:instrText xml:space="preserve"> PAGEREF _Toc452369676 \h </w:instrText>
        </w:r>
        <w:r w:rsidR="00C67782">
          <w:rPr>
            <w:noProof/>
            <w:webHidden/>
          </w:rPr>
        </w:r>
        <w:r w:rsidR="00C67782">
          <w:rPr>
            <w:noProof/>
            <w:webHidden/>
          </w:rPr>
          <w:fldChar w:fldCharType="separate"/>
        </w:r>
        <w:r w:rsidR="00C67782">
          <w:rPr>
            <w:noProof/>
            <w:webHidden/>
          </w:rPr>
          <w:t>21</w:t>
        </w:r>
        <w:r w:rsidR="00C67782">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17"/>
          <w:headerReference w:type="default" r:id="rId18"/>
          <w:footerReference w:type="even" r:id="rId19"/>
          <w:footerReference w:type="default" r:id="rId20"/>
          <w:headerReference w:type="first" r:id="rId21"/>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C67782"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C67782">
        <w:rPr>
          <w:noProof/>
        </w:rPr>
        <w:t>Tabela 1 - Comparação entre SOLR, ElasticSearch e Sphinx Search</w:t>
      </w:r>
      <w:r w:rsidR="00C67782">
        <w:rPr>
          <w:noProof/>
        </w:rPr>
        <w:tab/>
      </w:r>
      <w:r w:rsidR="00C67782">
        <w:rPr>
          <w:noProof/>
        </w:rPr>
        <w:fldChar w:fldCharType="begin"/>
      </w:r>
      <w:r w:rsidR="00C67782">
        <w:rPr>
          <w:noProof/>
        </w:rPr>
        <w:instrText xml:space="preserve"> PAGEREF _Toc452369677 \h </w:instrText>
      </w:r>
      <w:r w:rsidR="00C67782">
        <w:rPr>
          <w:noProof/>
        </w:rPr>
      </w:r>
      <w:r w:rsidR="00C67782">
        <w:rPr>
          <w:noProof/>
        </w:rPr>
        <w:fldChar w:fldCharType="separate"/>
      </w:r>
      <w:r w:rsidR="00C67782">
        <w:rPr>
          <w:noProof/>
        </w:rPr>
        <w:t>14</w:t>
      </w:r>
      <w:r w:rsidR="00C67782">
        <w:rPr>
          <w:noProof/>
        </w:rPr>
        <w:fldChar w:fldCharType="end"/>
      </w:r>
    </w:p>
    <w:p w:rsidR="00C67782" w:rsidRDefault="00C67782">
      <w:pPr>
        <w:pStyle w:val="TableofFigur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2369678 \h </w:instrText>
      </w:r>
      <w:r>
        <w:rPr>
          <w:noProof/>
        </w:rPr>
      </w:r>
      <w:r>
        <w:rPr>
          <w:noProof/>
        </w:rPr>
        <w:fldChar w:fldCharType="separate"/>
      </w:r>
      <w:r>
        <w:rPr>
          <w:noProof/>
        </w:rPr>
        <w:t>18</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0B165F" w:rsidRPr="00173F88" w:rsidTr="005E7009">
        <w:tc>
          <w:tcPr>
            <w:tcW w:w="1271" w:type="dxa"/>
          </w:tcPr>
          <w:p w:rsidR="000B165F" w:rsidRPr="00173F88" w:rsidRDefault="000B165F" w:rsidP="00321FA1">
            <w:pPr>
              <w:pStyle w:val="tabelaabreviaturas"/>
            </w:pPr>
            <w:r w:rsidRPr="00173F88">
              <w:t>API</w:t>
            </w:r>
          </w:p>
        </w:tc>
        <w:tc>
          <w:tcPr>
            <w:tcW w:w="7234" w:type="dxa"/>
            <w:tcMar>
              <w:left w:w="113" w:type="dxa"/>
            </w:tcMar>
          </w:tcPr>
          <w:p w:rsidR="000B165F" w:rsidRPr="00173F88" w:rsidRDefault="000B165F"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0B165F" w:rsidRPr="00173F88" w:rsidTr="005E7009">
        <w:tc>
          <w:tcPr>
            <w:tcW w:w="1271" w:type="dxa"/>
          </w:tcPr>
          <w:p w:rsidR="000B165F" w:rsidRPr="00173F88" w:rsidRDefault="000B165F" w:rsidP="00321FA1">
            <w:pPr>
              <w:pStyle w:val="tabelaabreviaturas"/>
            </w:pPr>
            <w:r>
              <w:t>HTTP</w:t>
            </w:r>
          </w:p>
        </w:tc>
        <w:tc>
          <w:tcPr>
            <w:tcW w:w="7234" w:type="dxa"/>
            <w:tcMar>
              <w:left w:w="113" w:type="dxa"/>
            </w:tcMar>
          </w:tcPr>
          <w:p w:rsidR="000B165F" w:rsidRPr="00173F88" w:rsidRDefault="000B165F"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proofErr w:type="gramStart"/>
            <w:r w:rsidRPr="006F7AC8">
              <w:t>Protocol</w:t>
            </w:r>
            <w:proofErr w:type="spellEnd"/>
            <w:proofErr w:type="gramEnd"/>
          </w:p>
        </w:tc>
      </w:tr>
      <w:tr w:rsidR="000B165F" w:rsidRPr="002B632A" w:rsidTr="005E7009">
        <w:tc>
          <w:tcPr>
            <w:tcW w:w="1271" w:type="dxa"/>
          </w:tcPr>
          <w:p w:rsidR="000B165F" w:rsidRPr="00173F88" w:rsidRDefault="000B165F" w:rsidP="00321FA1">
            <w:pPr>
              <w:pStyle w:val="tabelaabreviaturas"/>
            </w:pPr>
            <w:r w:rsidRPr="00823525">
              <w:t>ICD-9-CM</w:t>
            </w:r>
          </w:p>
        </w:tc>
        <w:tc>
          <w:tcPr>
            <w:tcW w:w="7234" w:type="dxa"/>
            <w:tcMar>
              <w:left w:w="113" w:type="dxa"/>
            </w:tcMar>
          </w:tcPr>
          <w:p w:rsidR="000B165F" w:rsidRPr="00823525" w:rsidRDefault="000B165F" w:rsidP="00321FA1">
            <w:pPr>
              <w:pStyle w:val="tabelaabreviaturas"/>
              <w:rPr>
                <w:lang w:val="en-GB"/>
              </w:rPr>
            </w:pPr>
            <w:r w:rsidRPr="00823525">
              <w:rPr>
                <w:lang w:val="en-GB"/>
              </w:rPr>
              <w:t>International Classification of Diseases, 9th Revision</w:t>
            </w:r>
            <w:r>
              <w:rPr>
                <w:lang w:val="en-GB"/>
              </w:rPr>
              <w:t>, Clinical Modification</w:t>
            </w:r>
          </w:p>
        </w:tc>
      </w:tr>
      <w:tr w:rsidR="000B165F" w:rsidRPr="00173F88" w:rsidTr="005E7009">
        <w:tc>
          <w:tcPr>
            <w:tcW w:w="1271" w:type="dxa"/>
          </w:tcPr>
          <w:p w:rsidR="000B165F" w:rsidRPr="00173F88" w:rsidRDefault="000B165F" w:rsidP="00321FA1">
            <w:pPr>
              <w:pStyle w:val="tabelaabreviaturas"/>
            </w:pPr>
            <w:r w:rsidRPr="00173F88">
              <w:t>JSON</w:t>
            </w:r>
          </w:p>
        </w:tc>
        <w:tc>
          <w:tcPr>
            <w:tcW w:w="7234" w:type="dxa"/>
            <w:tcMar>
              <w:left w:w="113" w:type="dxa"/>
            </w:tcMar>
          </w:tcPr>
          <w:p w:rsidR="000B165F" w:rsidRPr="00173F88" w:rsidRDefault="000B165F"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0B165F" w:rsidRPr="00823525" w:rsidTr="005E7009">
        <w:tc>
          <w:tcPr>
            <w:tcW w:w="1271" w:type="dxa"/>
          </w:tcPr>
          <w:p w:rsidR="000B165F" w:rsidRDefault="000B165F" w:rsidP="00321FA1">
            <w:pPr>
              <w:pStyle w:val="tabelaabreviaturas"/>
              <w:rPr>
                <w:lang w:val="en-GB"/>
              </w:rPr>
            </w:pPr>
            <w:proofErr w:type="spellStart"/>
            <w:r>
              <w:rPr>
                <w:lang w:val="en-GB"/>
              </w:rPr>
              <w:t>MeSH</w:t>
            </w:r>
            <w:proofErr w:type="spellEnd"/>
          </w:p>
        </w:tc>
        <w:tc>
          <w:tcPr>
            <w:tcW w:w="7234" w:type="dxa"/>
            <w:tcMar>
              <w:left w:w="113" w:type="dxa"/>
            </w:tcMar>
          </w:tcPr>
          <w:p w:rsidR="000B165F" w:rsidRPr="007A5BC6" w:rsidRDefault="000B165F" w:rsidP="00154C37">
            <w:pPr>
              <w:pStyle w:val="tabelaabreviaturas"/>
              <w:rPr>
                <w:lang w:val="en-GB"/>
              </w:rPr>
            </w:pPr>
            <w:r w:rsidRPr="000B165F">
              <w:rPr>
                <w:lang w:val="en-GB"/>
              </w:rPr>
              <w:t>Medical Subject Headings</w:t>
            </w:r>
          </w:p>
        </w:tc>
      </w:tr>
      <w:tr w:rsidR="000B165F" w:rsidRPr="00173F88" w:rsidTr="005E7009">
        <w:tc>
          <w:tcPr>
            <w:tcW w:w="1271" w:type="dxa"/>
          </w:tcPr>
          <w:p w:rsidR="000B165F" w:rsidRPr="00173F88" w:rsidRDefault="000B165F" w:rsidP="00321FA1">
            <w:pPr>
              <w:pStyle w:val="tabelaabreviaturas"/>
            </w:pPr>
            <w:r w:rsidRPr="00173F88">
              <w:t>PDF</w:t>
            </w:r>
          </w:p>
        </w:tc>
        <w:tc>
          <w:tcPr>
            <w:tcW w:w="7234" w:type="dxa"/>
            <w:tcMar>
              <w:left w:w="113" w:type="dxa"/>
            </w:tcMar>
          </w:tcPr>
          <w:p w:rsidR="000B165F" w:rsidRPr="00173F88" w:rsidRDefault="000B165F"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0B165F" w:rsidRPr="00173F88" w:rsidTr="005E7009">
        <w:tc>
          <w:tcPr>
            <w:tcW w:w="1271" w:type="dxa"/>
          </w:tcPr>
          <w:p w:rsidR="000B165F" w:rsidRPr="00173F88" w:rsidRDefault="000B165F" w:rsidP="00321FA1">
            <w:pPr>
              <w:pStyle w:val="tabelaabreviaturas"/>
            </w:pPr>
            <w:r>
              <w:t>REST</w:t>
            </w:r>
          </w:p>
        </w:tc>
        <w:tc>
          <w:tcPr>
            <w:tcW w:w="7234" w:type="dxa"/>
            <w:tcMar>
              <w:left w:w="113" w:type="dxa"/>
            </w:tcMar>
          </w:tcPr>
          <w:p w:rsidR="000B165F" w:rsidRPr="00173F88" w:rsidRDefault="000B165F"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0B165F" w:rsidRPr="00173F88" w:rsidTr="005E7009">
        <w:tc>
          <w:tcPr>
            <w:tcW w:w="1271" w:type="dxa"/>
          </w:tcPr>
          <w:p w:rsidR="000B165F" w:rsidRPr="00173F88" w:rsidRDefault="000B165F" w:rsidP="00321FA1">
            <w:pPr>
              <w:pStyle w:val="tabelaabreviaturas"/>
            </w:pPr>
            <w:r>
              <w:t>RI</w:t>
            </w:r>
          </w:p>
        </w:tc>
        <w:tc>
          <w:tcPr>
            <w:tcW w:w="7234" w:type="dxa"/>
            <w:tcMar>
              <w:left w:w="113" w:type="dxa"/>
            </w:tcMar>
          </w:tcPr>
          <w:p w:rsidR="000B165F" w:rsidRPr="00173F88" w:rsidRDefault="000B165F" w:rsidP="00321FA1">
            <w:pPr>
              <w:pStyle w:val="tabelaabreviaturas"/>
            </w:pPr>
            <w:r>
              <w:t>Recuperação de Informação</w:t>
            </w:r>
          </w:p>
        </w:tc>
      </w:tr>
      <w:tr w:rsidR="000B165F" w:rsidRPr="002B632A" w:rsidTr="005E7009">
        <w:tc>
          <w:tcPr>
            <w:tcW w:w="1271" w:type="dxa"/>
          </w:tcPr>
          <w:p w:rsidR="000B165F" w:rsidRDefault="000B165F" w:rsidP="00321FA1">
            <w:pPr>
              <w:pStyle w:val="tabelaabreviaturas"/>
              <w:rPr>
                <w:lang w:val="en-GB"/>
              </w:rPr>
            </w:pPr>
            <w:r w:rsidRPr="00504C2F">
              <w:rPr>
                <w:lang w:val="en-GB"/>
              </w:rPr>
              <w:t>SNOMED CT</w:t>
            </w:r>
          </w:p>
        </w:tc>
        <w:tc>
          <w:tcPr>
            <w:tcW w:w="7234" w:type="dxa"/>
            <w:tcMar>
              <w:left w:w="113" w:type="dxa"/>
            </w:tcMar>
          </w:tcPr>
          <w:p w:rsidR="000B165F" w:rsidRPr="007A0492" w:rsidRDefault="000B165F" w:rsidP="00154C37">
            <w:pPr>
              <w:pStyle w:val="tabelaabreviaturas"/>
              <w:rPr>
                <w:lang w:val="en-GB"/>
              </w:rPr>
            </w:pPr>
            <w:r w:rsidRPr="007A0492">
              <w:rPr>
                <w:lang w:val="en-GB"/>
              </w:rPr>
              <w:t>Systematized Nomenclature of Medicine</w:t>
            </w:r>
            <w:r>
              <w:rPr>
                <w:lang w:val="en-GB"/>
              </w:rPr>
              <w:t xml:space="preserve"> – Clinical Terms</w:t>
            </w:r>
          </w:p>
        </w:tc>
      </w:tr>
      <w:tr w:rsidR="000B165F" w:rsidRPr="00823525" w:rsidTr="005E7009">
        <w:tc>
          <w:tcPr>
            <w:tcW w:w="1271" w:type="dxa"/>
          </w:tcPr>
          <w:p w:rsidR="000B165F" w:rsidRDefault="000B165F" w:rsidP="00321FA1">
            <w:pPr>
              <w:pStyle w:val="tabelaabreviaturas"/>
              <w:rPr>
                <w:lang w:val="en-GB"/>
              </w:rPr>
            </w:pPr>
            <w:r>
              <w:rPr>
                <w:lang w:val="en-GB"/>
              </w:rPr>
              <w:t>UMLS</w:t>
            </w:r>
          </w:p>
        </w:tc>
        <w:tc>
          <w:tcPr>
            <w:tcW w:w="7234" w:type="dxa"/>
            <w:tcMar>
              <w:left w:w="113" w:type="dxa"/>
            </w:tcMar>
          </w:tcPr>
          <w:p w:rsidR="000B165F" w:rsidRPr="007A0492" w:rsidRDefault="000B165F" w:rsidP="00154C37">
            <w:pPr>
              <w:pStyle w:val="tabelaabreviaturas"/>
              <w:rPr>
                <w:lang w:val="en-GB"/>
              </w:rPr>
            </w:pPr>
            <w:r w:rsidRPr="007A5BC6">
              <w:rPr>
                <w:lang w:val="en-GB"/>
              </w:rPr>
              <w:t>Unified Medical Language System</w:t>
            </w:r>
          </w:p>
        </w:tc>
      </w:tr>
      <w:tr w:rsidR="000B165F" w:rsidRPr="00173F88" w:rsidTr="005E7009">
        <w:tc>
          <w:tcPr>
            <w:tcW w:w="1271" w:type="dxa"/>
          </w:tcPr>
          <w:p w:rsidR="000B165F" w:rsidRPr="00173F88" w:rsidRDefault="000B165F" w:rsidP="00321FA1">
            <w:pPr>
              <w:pStyle w:val="tabelaabreviaturas"/>
            </w:pPr>
            <w:r w:rsidRPr="00173F88">
              <w:t>XML</w:t>
            </w:r>
          </w:p>
        </w:tc>
        <w:tc>
          <w:tcPr>
            <w:tcW w:w="7234" w:type="dxa"/>
            <w:tcMar>
              <w:left w:w="113" w:type="dxa"/>
            </w:tcMar>
          </w:tcPr>
          <w:p w:rsidR="000B165F" w:rsidRPr="00173F88" w:rsidRDefault="000B165F" w:rsidP="00321FA1">
            <w:pPr>
              <w:pStyle w:val="tabelaabreviaturas"/>
            </w:pPr>
            <w:proofErr w:type="spellStart"/>
            <w:proofErr w:type="gramStart"/>
            <w:r w:rsidRPr="00173F88">
              <w:t>eXtensible</w:t>
            </w:r>
            <w:proofErr w:type="spellEnd"/>
            <w:proofErr w:type="gramEnd"/>
            <w:r w:rsidRPr="00173F88">
              <w:t xml:space="preserve"> </w:t>
            </w:r>
            <w:proofErr w:type="spellStart"/>
            <w:r w:rsidRPr="00173F88">
              <w:t>Markup</w:t>
            </w:r>
            <w:proofErr w:type="spellEnd"/>
            <w:r w:rsidRPr="00173F88">
              <w:t xml:space="preserve"> </w:t>
            </w:r>
            <w:proofErr w:type="spellStart"/>
            <w:r w:rsidRPr="00173F88">
              <w:t>Language</w:t>
            </w:r>
            <w:proofErr w:type="spellEnd"/>
          </w:p>
        </w:tc>
      </w:tr>
      <w:tr w:rsidR="00BC4747" w:rsidRPr="00173F88" w:rsidTr="005E7009">
        <w:tc>
          <w:tcPr>
            <w:tcW w:w="1271" w:type="dxa"/>
          </w:tcPr>
          <w:p w:rsidR="00BC4747" w:rsidRPr="00173F88" w:rsidRDefault="00BC4747" w:rsidP="00321FA1">
            <w:pPr>
              <w:pStyle w:val="tabelaabreviaturas"/>
            </w:pPr>
            <w:r>
              <w:t>EHR</w:t>
            </w:r>
          </w:p>
        </w:tc>
        <w:tc>
          <w:tcPr>
            <w:tcW w:w="7234" w:type="dxa"/>
            <w:tcMar>
              <w:left w:w="113" w:type="dxa"/>
            </w:tcMar>
          </w:tcPr>
          <w:p w:rsidR="00BC4747" w:rsidRPr="00173F88" w:rsidRDefault="00BC4747"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C55220" w:rsidRPr="00173F88" w:rsidTr="005E7009">
        <w:tc>
          <w:tcPr>
            <w:tcW w:w="1271" w:type="dxa"/>
          </w:tcPr>
          <w:p w:rsidR="00C55220" w:rsidRDefault="00C55220" w:rsidP="00321FA1">
            <w:pPr>
              <w:pStyle w:val="tabelaabreviaturas"/>
            </w:pPr>
            <w:r>
              <w:t>EER</w:t>
            </w:r>
          </w:p>
        </w:tc>
        <w:tc>
          <w:tcPr>
            <w:tcW w:w="7234" w:type="dxa"/>
            <w:tcMar>
              <w:left w:w="113" w:type="dxa"/>
            </w:tcMar>
          </w:tcPr>
          <w:p w:rsidR="00C55220" w:rsidRDefault="00C55220"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781195" w:rsidRPr="00173F88" w:rsidTr="005E7009">
        <w:tc>
          <w:tcPr>
            <w:tcW w:w="1271" w:type="dxa"/>
          </w:tcPr>
          <w:p w:rsidR="00781195" w:rsidRDefault="00781195" w:rsidP="00321FA1">
            <w:pPr>
              <w:pStyle w:val="tabelaabreviaturas"/>
            </w:pPr>
            <w:proofErr w:type="spellStart"/>
            <w:r>
              <w:t>MySQL</w:t>
            </w:r>
            <w:proofErr w:type="spellEnd"/>
          </w:p>
        </w:tc>
        <w:tc>
          <w:tcPr>
            <w:tcW w:w="7234" w:type="dxa"/>
            <w:tcMar>
              <w:left w:w="113" w:type="dxa"/>
            </w:tcMar>
          </w:tcPr>
          <w:p w:rsidR="00781195" w:rsidRDefault="00781195"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2"/>
          <w:headerReference w:type="default" r:id="rId23"/>
          <w:footerReference w:type="even" r:id="rId24"/>
          <w:footerReference w:type="default" r:id="rId25"/>
          <w:headerReference w:type="first" r:id="rId26"/>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0" w:name="_Toc441331318"/>
      <w:bookmarkStart w:id="1" w:name="_Toc452456516"/>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2" w:name="_Toc441331319"/>
      <w:bookmarkStart w:id="3" w:name="_Toc452456517"/>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5651CA">
        <w:rPr>
          <w:i/>
        </w:rPr>
        <w:t>Glintt</w:t>
      </w:r>
      <w:proofErr w:type="spellEnd"/>
      <w:r w:rsidRPr="005651CA">
        <w:rPr>
          <w:i/>
        </w:rPr>
        <w:t xml:space="preserve"> - </w:t>
      </w:r>
      <w:proofErr w:type="spellStart"/>
      <w:r w:rsidRPr="005651CA">
        <w:rPr>
          <w:i/>
        </w:rPr>
        <w:t>Healthcare</w:t>
      </w:r>
      <w:proofErr w:type="spellEnd"/>
      <w:r w:rsidRPr="005651CA">
        <w:rPr>
          <w:i/>
        </w:rPr>
        <w:t xml:space="preserve"> </w:t>
      </w:r>
      <w:proofErr w:type="spellStart"/>
      <w:r w:rsidRPr="005651CA">
        <w:rPr>
          <w:i/>
        </w:rPr>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B61668">
        <w:rPr>
          <w:i/>
        </w:rPr>
        <w:t>Glintt</w:t>
      </w:r>
      <w:proofErr w:type="spellEnd"/>
      <w:r w:rsidR="00B61668">
        <w:t xml:space="preserve"> trabalha com uma enorme quantidade de informação clínica que pode variar desde documentos </w:t>
      </w:r>
      <w:proofErr w:type="spellStart"/>
      <w:r w:rsidR="00B61668">
        <w:t>pdf</w:t>
      </w:r>
      <w:proofErr w:type="spellEnd"/>
      <w:r w:rsidR="00B61668">
        <w:t xml:space="preserve">, </w:t>
      </w:r>
      <w:proofErr w:type="spellStart"/>
      <w:r w:rsidR="00B61668">
        <w:t>word</w:t>
      </w:r>
      <w:proofErr w:type="spellEnd"/>
      <w:r w:rsidR="00B61668">
        <w:t xml:space="preserve">, </w:t>
      </w:r>
      <w:proofErr w:type="spellStart"/>
      <w:r w:rsidR="00B61668">
        <w:t>json</w:t>
      </w:r>
      <w:proofErr w:type="spellEnd"/>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Heading2"/>
      </w:pPr>
      <w:bookmarkStart w:id="4" w:name="_Toc441331321"/>
      <w:bookmarkStart w:id="5" w:name="_Toc452456518"/>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Outro aspeto é 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Heading2"/>
      </w:pPr>
      <w:bookmarkStart w:id="6" w:name="_Toc441331322"/>
      <w:bookmarkStart w:id="7" w:name="_Toc452456519"/>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046DEF" w:rsidRDefault="00422308" w:rsidP="0071491A">
      <w:pPr>
        <w:pStyle w:val="ListParagraph"/>
        <w:numPr>
          <w:ilvl w:val="0"/>
          <w:numId w:val="39"/>
        </w:numPr>
        <w:rPr>
          <w:color w:val="000000" w:themeColor="text1"/>
          <w:highlight w:val="red"/>
        </w:rPr>
      </w:pPr>
      <w:r w:rsidRPr="00046DEF">
        <w:rPr>
          <w:b/>
          <w:color w:val="000000" w:themeColor="text1"/>
          <w:highlight w:val="red"/>
        </w:rPr>
        <w:t>Capítulo 3 – Conclusões e Trabalhos futuros</w:t>
      </w:r>
      <w:r w:rsidRPr="00046DEF">
        <w:rPr>
          <w:color w:val="000000" w:themeColor="text1"/>
          <w:highlight w:val="red"/>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27"/>
          <w:headerReference w:type="default" r:id="rId28"/>
          <w:footerReference w:type="even" r:id="rId29"/>
          <w:footerReference w:type="default" r:id="rId30"/>
          <w:headerReference w:type="first" r:id="rId31"/>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Heading1"/>
      </w:pPr>
      <w:bookmarkStart w:id="9" w:name="_Toc441331323"/>
      <w:bookmarkStart w:id="10" w:name="_Toc452456520"/>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Pr="00EE3EF8">
        <w:rPr>
          <w:highlight w:val="red"/>
        </w:rPr>
        <w:t>.</w:t>
      </w:r>
      <w:r w:rsidR="00EC557C" w:rsidRPr="00EE3EF8">
        <w:rPr>
          <w:highlight w:val="red"/>
        </w:rPr>
        <w:t xml:space="preserve"> Na última secção é apresentada como é feita a classificação da informação.</w:t>
      </w:r>
    </w:p>
    <w:p w:rsidR="004B7590" w:rsidRPr="00173F88" w:rsidRDefault="004B7590" w:rsidP="004A787D">
      <w:pPr>
        <w:pStyle w:val="Heading2"/>
      </w:pPr>
      <w:bookmarkStart w:id="11" w:name="_Toc441331324"/>
      <w:bookmarkStart w:id="12" w:name="_Toc452456521"/>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lastRenderedPageBreak/>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3" w:name="_Toc452456522"/>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A47739">
        <w:rPr>
          <w:highlight w:val="red"/>
        </w:rPr>
        <w:t>Segundo alguns autores a RI</w:t>
      </w:r>
      <w:r w:rsidR="009F1CAB" w:rsidRPr="00A47739">
        <w:rPr>
          <w:highlight w:val="red"/>
        </w:rPr>
        <w:t xml:space="preserve"> é </w:t>
      </w:r>
      <w:r w:rsidR="00E20BA0" w:rsidRPr="00A47739">
        <w:rPr>
          <w:highlight w:val="red"/>
        </w:rPr>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Pr="004A2E39">
        <w:rPr>
          <w:i/>
          <w:highlight w:val="red"/>
          <w:lang w:val="en-GB"/>
        </w:rPr>
        <w:t>)</w:t>
      </w:r>
      <w:r w:rsidR="002F6422" w:rsidRPr="004A2E39">
        <w:rPr>
          <w:i/>
          <w:highlight w:val="red"/>
          <w:lang w:val="en-GB"/>
        </w:rPr>
        <w:t>.</w:t>
      </w:r>
      <w:r w:rsidRPr="004A2E39">
        <w:rPr>
          <w:highlight w:val="red"/>
          <w:lang w:val="en-GB"/>
        </w:rPr>
        <w:t>”</w:t>
      </w:r>
      <w:r w:rsidR="002F6422" w:rsidRPr="004A2E39">
        <w:rPr>
          <w:highlight w:val="red"/>
          <w:lang w:val="en-GB"/>
        </w:rPr>
        <w:t xml:space="preserve">, </w:t>
      </w:r>
      <w:r w:rsidR="002F6422" w:rsidRPr="004A2E39">
        <w:rPr>
          <w:highlight w:val="red"/>
          <w:lang w:val="en-GB"/>
        </w:rPr>
        <w:fldChar w:fldCharType="begin"/>
      </w:r>
      <w:r w:rsidR="00D3304F" w:rsidRPr="004A2E39">
        <w:rPr>
          <w:highlight w:val="red"/>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4A2E39">
        <w:rPr>
          <w:highlight w:val="red"/>
          <w:lang w:val="en-GB"/>
        </w:rPr>
        <w:fldChar w:fldCharType="separate"/>
      </w:r>
      <w:r w:rsidR="00D3304F" w:rsidRPr="004A2E39">
        <w:rPr>
          <w:noProof/>
          <w:highlight w:val="red"/>
          <w:lang w:val="en-GB"/>
        </w:rPr>
        <w:t xml:space="preserve">Manning, et al. </w:t>
      </w:r>
      <w:r w:rsidR="00D3304F" w:rsidRPr="004A2E39">
        <w:rPr>
          <w:noProof/>
          <w:highlight w:val="red"/>
        </w:rPr>
        <w:t>[8]</w:t>
      </w:r>
      <w:r w:rsidR="002F6422" w:rsidRPr="004A2E39">
        <w:rPr>
          <w:highlight w:val="red"/>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w:t>
      </w:r>
      <w:proofErr w:type="gramStart"/>
      <w:r w:rsidR="002845C7">
        <w:t>enquanto que</w:t>
      </w:r>
      <w:proofErr w:type="gramEnd"/>
      <w:r w:rsidR="002845C7">
        <w:t xml:space="preserv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55168"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6D67B2" w:rsidRPr="00721B6B" w:rsidRDefault="006D67B2" w:rsidP="00705137">
                              <w:pPr>
                                <w:pStyle w:val="Caption"/>
                                <w:jc w:val="center"/>
                                <w:rPr>
                                  <w:noProof/>
                                </w:rPr>
                              </w:pPr>
                              <w:bookmarkStart w:id="14" w:name="_Toc452369670"/>
                              <w:r>
                                <w:t xml:space="preserve">Figura </w:t>
                              </w:r>
                              <w:fldSimple w:instr=" SEQ Figura \* ARABIC ">
                                <w:r w:rsidR="00CD44A2">
                                  <w:rPr>
                                    <w:noProof/>
                                  </w:rPr>
                                  <w:t>1</w:t>
                                </w:r>
                              </w:fldSimple>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55168"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3"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6D67B2" w:rsidRPr="00721B6B" w:rsidRDefault="006D67B2" w:rsidP="00705137">
                        <w:pPr>
                          <w:pStyle w:val="Caption"/>
                          <w:jc w:val="center"/>
                          <w:rPr>
                            <w:noProof/>
                          </w:rPr>
                        </w:pPr>
                        <w:bookmarkStart w:id="15" w:name="_Toc452369670"/>
                        <w:r>
                          <w:t xml:space="preserve">Figura </w:t>
                        </w:r>
                        <w:fldSimple w:instr=" SEQ Figura \* ARABIC ">
                          <w:r w:rsidR="00CD44A2">
                            <w:rPr>
                              <w:noProof/>
                            </w:rPr>
                            <w:t>1</w:t>
                          </w:r>
                        </w:fldSimple>
                        <w:r>
                          <w:t xml:space="preserve"> - Sistema RI</w:t>
                        </w:r>
                        <w:bookmarkEnd w:id="15"/>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w:t>
      </w:r>
      <w:r w:rsidR="00A11443" w:rsidRPr="00A11443">
        <w:lastRenderedPageBreak/>
        <w:t xml:space="preserve">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6" w:name="_Toc452456523"/>
      <w:r>
        <w:t>Modelos Clássicos</w:t>
      </w:r>
      <w:bookmarkEnd w:id="16"/>
    </w:p>
    <w:p w:rsidR="00F02022" w:rsidRDefault="00F02022" w:rsidP="004A787D">
      <w:pPr>
        <w:rPr>
          <w:b/>
        </w:rPr>
      </w:pPr>
    </w:p>
    <w:p w:rsidR="00117C75" w:rsidRDefault="00117C75" w:rsidP="004A787D">
      <w:pPr>
        <w:rPr>
          <w:b/>
        </w:rPr>
      </w:pPr>
      <w:r w:rsidRPr="00117C75">
        <w:rPr>
          <w:b/>
        </w:rPr>
        <w:t>Modelo Booleano</w:t>
      </w:r>
    </w:p>
    <w:p w:rsidR="00F02022" w:rsidRPr="00117C75" w:rsidRDefault="00F02022" w:rsidP="00C5610A">
      <w:pPr>
        <w:ind w:firstLine="0"/>
        <w:rPr>
          <w:b/>
        </w:rPr>
      </w:pP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117C75" w:rsidRDefault="00117C75" w:rsidP="00117C75"/>
    <w:p w:rsidR="00F02022" w:rsidRDefault="00F02022" w:rsidP="00117C75"/>
    <w:p w:rsidR="00117C75" w:rsidRDefault="00117C75" w:rsidP="00117C75">
      <w:pPr>
        <w:rPr>
          <w:b/>
        </w:rPr>
      </w:pPr>
      <w:r w:rsidRPr="00117C75">
        <w:rPr>
          <w:b/>
        </w:rPr>
        <w:t>Modelo Vetorial</w:t>
      </w:r>
    </w:p>
    <w:p w:rsidR="00F02022" w:rsidRPr="00117C75" w:rsidRDefault="00F02022" w:rsidP="00117C75">
      <w:pPr>
        <w:rPr>
          <w:b/>
          <w:bCs/>
          <w:sz w:val="26"/>
        </w:rPr>
      </w:pP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exemplo: </w:t>
      </w:r>
      <w:proofErr w:type="gramStart"/>
      <w:r w:rsidR="00584327" w:rsidRPr="00584327">
        <w:rPr>
          <w:highlight w:val="red"/>
        </w:rPr>
        <w:t>[(</w:t>
      </w:r>
      <w:r w:rsidR="00584327" w:rsidRPr="00584327">
        <w:t>palavra1</w:t>
      </w:r>
      <w:proofErr w:type="gramEnd"/>
      <w:r w:rsidR="00584327" w:rsidRPr="00584327">
        <w:t>, peso1), (palavra2, peso2), … (palavra n, peso n)].</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D3304F" w:rsidRPr="00584327">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D3304F" w:rsidRPr="00584327">
        <w:rPr>
          <w:noProof/>
        </w:rPr>
        <w:t>[11]</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117C75" w:rsidRDefault="00117C75" w:rsidP="00117C75"/>
    <w:p w:rsidR="00F02022" w:rsidRDefault="00F02022" w:rsidP="00117C75"/>
    <w:p w:rsidR="00117C75" w:rsidRDefault="00117C75" w:rsidP="00117C75">
      <w:pPr>
        <w:rPr>
          <w:b/>
        </w:rPr>
      </w:pPr>
      <w:r w:rsidRPr="00117C75">
        <w:rPr>
          <w:b/>
        </w:rPr>
        <w:t>Modelo Probabilístico</w:t>
      </w:r>
    </w:p>
    <w:p w:rsidR="00F02022" w:rsidRPr="00117C75" w:rsidRDefault="00F02022" w:rsidP="00117C75">
      <w:pPr>
        <w:rPr>
          <w:b/>
        </w:rPr>
      </w:pP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w:t>
      </w:r>
      <w:proofErr w:type="gramStart"/>
      <w:r w:rsidR="00D31B17">
        <w:t>ser</w:t>
      </w:r>
      <w:proofErr w:type="gramEnd"/>
      <w:r w:rsidR="00D31B17">
        <w:t xml:space="preserve">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7" w:name="_Toc452456524"/>
      <w:r>
        <w:t>Modelos Estruturados</w:t>
      </w:r>
      <w:bookmarkEnd w:id="17"/>
    </w:p>
    <w:p w:rsidR="00C85DFF" w:rsidRDefault="00C85DFF" w:rsidP="00C85DFF">
      <w:pPr>
        <w:pStyle w:val="BodyText"/>
      </w:pPr>
    </w:p>
    <w:p w:rsidR="00C85DFF" w:rsidRDefault="00A12C45" w:rsidP="00C85DFF">
      <w:pPr>
        <w:pStyle w:val="BodyText"/>
        <w:rPr>
          <w:b/>
        </w:rPr>
      </w:pPr>
      <w:r>
        <w:rPr>
          <w:b/>
        </w:rPr>
        <w:t xml:space="preserve">Modelo da </w:t>
      </w:r>
      <w:r w:rsidR="00C85DFF">
        <w:rPr>
          <w:b/>
        </w:rPr>
        <w:t>Proximidade de Nós</w:t>
      </w:r>
    </w:p>
    <w:p w:rsidR="00967011" w:rsidRDefault="00967011" w:rsidP="009B505C">
      <w:pPr>
        <w:pStyle w:val="BodyText"/>
        <w:spacing w:after="0"/>
        <w:rPr>
          <w:b/>
        </w:rPr>
      </w:pP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EB0516" w:rsidRDefault="00EB0516" w:rsidP="003F6225">
      <w:pPr>
        <w:pStyle w:val="BodyText"/>
      </w:pPr>
    </w:p>
    <w:p w:rsidR="009B505C" w:rsidRDefault="009B505C" w:rsidP="003F6225">
      <w:pPr>
        <w:pStyle w:val="BodyText"/>
      </w:pPr>
    </w:p>
    <w:p w:rsidR="00213842" w:rsidRPr="00967011" w:rsidRDefault="00213842" w:rsidP="003F6225">
      <w:pPr>
        <w:pStyle w:val="BodyText"/>
      </w:pPr>
    </w:p>
    <w:p w:rsidR="00C85DFF" w:rsidRDefault="00BB7A58" w:rsidP="00C85DFF">
      <w:pPr>
        <w:pStyle w:val="BodyText"/>
        <w:rPr>
          <w:b/>
        </w:rPr>
      </w:pPr>
      <w:r>
        <w:rPr>
          <w:b/>
        </w:rPr>
        <w:lastRenderedPageBreak/>
        <w:t xml:space="preserve">Modelo de </w:t>
      </w:r>
      <w:r w:rsidR="003F2479">
        <w:rPr>
          <w:b/>
        </w:rPr>
        <w:t>Listas Não Sobrepostas</w:t>
      </w:r>
    </w:p>
    <w:p w:rsidR="00C85DFF" w:rsidRDefault="00C85DFF" w:rsidP="009B505C">
      <w:pPr>
        <w:pStyle w:val="BodyText"/>
        <w:spacing w:after="0"/>
      </w:pPr>
    </w:p>
    <w:p w:rsidR="004307FA" w:rsidRDefault="00E23CEB" w:rsidP="00E23CEB">
      <w:pPr>
        <w:pStyle w:val="BodyText"/>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83015E">
        <w:t>e juntá-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8" w:name="_Toc441331328"/>
      <w:bookmarkStart w:id="19" w:name="_Toc452456525"/>
      <w:r w:rsidRPr="00173F88">
        <w:t>Indexação</w:t>
      </w:r>
      <w:bookmarkEnd w:id="19"/>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w:t>
      </w:r>
      <w:proofErr w:type="gramStart"/>
      <w:r w:rsidR="004146DE" w:rsidRPr="00173F88">
        <w:t>,</w:t>
      </w:r>
      <w:proofErr w:type="gramEnd"/>
      <w:r w:rsidR="004146DE" w:rsidRPr="00173F88">
        <w:t xml:space="preserve">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lastRenderedPageBreak/>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FC4FC3">
      <w:pPr>
        <w:pStyle w:val="BodyText"/>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5E7AFA" w:rsidRDefault="005E7AFA" w:rsidP="00FC4FC3">
      <w:pPr>
        <w:pStyle w:val="BodyText"/>
      </w:pPr>
    </w:p>
    <w:p w:rsidR="00FA4E2C" w:rsidRDefault="00FA4E2C" w:rsidP="006D578C">
      <w:pPr>
        <w:pStyle w:val="BodyText"/>
      </w:pPr>
    </w:p>
    <w:p w:rsidR="00FA4E2C" w:rsidRDefault="00FA4E2C" w:rsidP="006D578C">
      <w:pPr>
        <w:pStyle w:val="BodyText"/>
        <w:rPr>
          <w:b/>
          <w:i/>
        </w:rPr>
      </w:pPr>
      <w:proofErr w:type="spellStart"/>
      <w:r w:rsidRPr="00B42084">
        <w:rPr>
          <w:b/>
          <w:i/>
        </w:rPr>
        <w:t>Stemming</w:t>
      </w:r>
      <w:proofErr w:type="spellEnd"/>
    </w:p>
    <w:p w:rsidR="005E7AFA" w:rsidRPr="00B42084" w:rsidRDefault="005E7AFA" w:rsidP="005E7AFA">
      <w:pPr>
        <w:pStyle w:val="BodyText"/>
        <w:spacing w:after="0"/>
        <w:rPr>
          <w:i/>
        </w:rPr>
      </w:pP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5C4637" w:rsidRDefault="005C4637" w:rsidP="006D578C">
      <w:pPr>
        <w:pStyle w:val="BodyText"/>
        <w:rPr>
          <w:b/>
        </w:rPr>
      </w:pPr>
    </w:p>
    <w:p w:rsidR="005E7AFA" w:rsidRPr="00B42084" w:rsidRDefault="005E7AFA" w:rsidP="006D578C">
      <w:pPr>
        <w:pStyle w:val="BodyText"/>
        <w:rPr>
          <w:b/>
        </w:rPr>
      </w:pPr>
    </w:p>
    <w:p w:rsidR="005C4637" w:rsidRDefault="008901A9" w:rsidP="005E7AFA">
      <w:pPr>
        <w:pStyle w:val="BodyText"/>
        <w:spacing w:after="0"/>
        <w:rPr>
          <w:b/>
          <w:i/>
        </w:rPr>
      </w:pPr>
      <w:proofErr w:type="spellStart"/>
      <w:r w:rsidRPr="00B42084">
        <w:rPr>
          <w:b/>
          <w:i/>
        </w:rPr>
        <w:t>Stopwords</w:t>
      </w:r>
      <w:proofErr w:type="spellEnd"/>
    </w:p>
    <w:p w:rsidR="005E7AFA" w:rsidRPr="00B42084" w:rsidRDefault="005E7AFA" w:rsidP="006D578C">
      <w:pPr>
        <w:pStyle w:val="BodyText"/>
        <w:rPr>
          <w:b/>
          <w:i/>
        </w:rPr>
      </w:pPr>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Heading3"/>
      </w:pPr>
      <w:bookmarkStart w:id="20" w:name="_Toc452456526"/>
      <w:r w:rsidRPr="00173F88">
        <w:lastRenderedPageBreak/>
        <w:t xml:space="preserve">Apache </w:t>
      </w:r>
      <w:proofErr w:type="spellStart"/>
      <w:r w:rsidRPr="00173F88">
        <w:t>Lucene</w:t>
      </w:r>
      <w:bookmarkEnd w:id="20"/>
      <w:proofErr w:type="spellEnd"/>
    </w:p>
    <w:p w:rsidR="00704FDA" w:rsidRPr="00173F88" w:rsidRDefault="00DC7B77" w:rsidP="00704FDA">
      <w:pPr>
        <w:pStyle w:val="BodyText"/>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F81825" w:rsidP="00862A5C">
      <w:pPr>
        <w:pStyle w:val="BodyText"/>
      </w:pPr>
      <w:r w:rsidRPr="00F81825">
        <w:t xml:space="preserve">Descrito em outras palavras, </w:t>
      </w:r>
      <w:proofErr w:type="spellStart"/>
      <w:r w:rsidRPr="00F81825">
        <w:rPr>
          <w:i/>
        </w:rPr>
        <w:t>Lucene</w:t>
      </w:r>
      <w:proofErr w:type="spellEnd"/>
      <w:r w:rsidRPr="00F81825">
        <w:t xml:space="preserve"> é uma ferramenta que permite indexar e realizar pe</w:t>
      </w:r>
      <w:r w:rsidR="00D2730E">
        <w:t xml:space="preserve">squisa sobre os </w:t>
      </w:r>
      <w:r w:rsidR="00C77B45">
        <w:t>elementos indexados</w:t>
      </w:r>
      <w:r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w:t>
      </w:r>
      <w:proofErr w:type="spellStart"/>
      <w:r w:rsidR="00D535A8">
        <w:t>introduction</w:t>
      </w:r>
      <w:proofErr w:type="spell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862A5C" w:rsidRPr="00173F88" w:rsidRDefault="00F2055D" w:rsidP="002F398A">
      <w:pPr>
        <w:pStyle w:val="BodyText"/>
      </w:pPr>
      <w:r w:rsidRPr="00173F88">
        <w:rPr>
          <w:noProof/>
          <w:lang w:eastAsia="pt-PT"/>
        </w:rPr>
        <w:lastRenderedPageBreak/>
        <mc:AlternateContent>
          <mc:Choice Requires="wpg">
            <w:drawing>
              <wp:anchor distT="0" distB="0" distL="114300" distR="114300" simplePos="0" relativeHeight="251651072" behindDoc="0" locked="0" layoutInCell="1" allowOverlap="1" wp14:anchorId="6FB3B870" wp14:editId="5CB78491">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34"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6D67B2" w:rsidRPr="00926EEE" w:rsidRDefault="006D67B2" w:rsidP="00705137">
                              <w:pPr>
                                <w:pStyle w:val="Caption"/>
                                <w:jc w:val="center"/>
                              </w:pPr>
                              <w:bookmarkStart w:id="21" w:name="_Toc452369671"/>
                              <w:r>
                                <w:t xml:space="preserve">Figura </w:t>
                              </w:r>
                              <w:fldSimple w:instr=" SEQ Figura \* ARABIC ">
                                <w:r w:rsidR="00CD44A2">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3B870" id="Grupo 8" o:spid="_x0000_s1029" style="position:absolute;left:0;text-align:left;margin-left:0;margin-top:48.8pt;width:392.25pt;height:350.75pt;z-index:251651072;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35"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6D67B2" w:rsidRPr="00926EEE" w:rsidRDefault="006D67B2" w:rsidP="00705137">
                        <w:pPr>
                          <w:pStyle w:val="Caption"/>
                          <w:jc w:val="center"/>
                        </w:pPr>
                        <w:bookmarkStart w:id="22" w:name="_Toc452369671"/>
                        <w:r>
                          <w:t xml:space="preserve">Figura </w:t>
                        </w:r>
                        <w:fldSimple w:instr=" SEQ Figura \* ARABIC ">
                          <w:r w:rsidR="00CD44A2">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C4450E" w:rsidRPr="00173F88" w:rsidRDefault="00C4450E" w:rsidP="00C4450E">
      <w:pPr>
        <w:pStyle w:val="BodyText"/>
      </w:pPr>
    </w:p>
    <w:p w:rsidR="0028603A" w:rsidRPr="00173F88" w:rsidRDefault="000B6C87" w:rsidP="000B6C87">
      <w:pPr>
        <w:pStyle w:val="BodyText"/>
        <w:numPr>
          <w:ilvl w:val="0"/>
          <w:numId w:val="28"/>
        </w:numPr>
        <w:rPr>
          <w:b/>
        </w:rPr>
      </w:pPr>
      <w:proofErr w:type="spellStart"/>
      <w:r w:rsidRPr="00095C7F">
        <w:rPr>
          <w:b/>
        </w:rPr>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BodyText"/>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lastRenderedPageBreak/>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3" w:name="_Toc452456527"/>
      <w:r w:rsidR="00D226E0" w:rsidRPr="00173F88">
        <w:t xml:space="preserve">Apache </w:t>
      </w:r>
      <w:proofErr w:type="spellStart"/>
      <w:r w:rsidR="00704FDA" w:rsidRPr="00173F88">
        <w:t>Solr</w:t>
      </w:r>
      <w:bookmarkEnd w:id="23"/>
      <w:proofErr w:type="spellEnd"/>
    </w:p>
    <w:p w:rsidR="00EA6495" w:rsidRDefault="002759F2" w:rsidP="00EA6495">
      <w:pPr>
        <w:pStyle w:val="BodyText"/>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BodyText"/>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4" w:name="_Toc452456528"/>
      <w:proofErr w:type="spellStart"/>
      <w:r>
        <w:t>E</w:t>
      </w:r>
      <w:r w:rsidR="00F15D84">
        <w:t>lasticS</w:t>
      </w:r>
      <w:r>
        <w:t>earch</w:t>
      </w:r>
      <w:bookmarkEnd w:id="24"/>
      <w:proofErr w:type="spellEnd"/>
    </w:p>
    <w:p w:rsidR="00704FDA" w:rsidRDefault="00F15D84" w:rsidP="00704FDA">
      <w:pPr>
        <w:pStyle w:val="BodyText"/>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BodyText"/>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lastRenderedPageBreak/>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5" w:name="_Toc452456529"/>
      <w:proofErr w:type="spellStart"/>
      <w:r>
        <w:t>Sphinx</w:t>
      </w:r>
      <w:proofErr w:type="spellEnd"/>
      <w:r>
        <w:t xml:space="preserve"> </w:t>
      </w:r>
      <w:proofErr w:type="spellStart"/>
      <w:r>
        <w:t>Search</w:t>
      </w:r>
      <w:bookmarkEnd w:id="25"/>
      <w:proofErr w:type="spellEnd"/>
    </w:p>
    <w:p w:rsidR="00D62AB1" w:rsidRDefault="00252807" w:rsidP="007C7B49">
      <w:pPr>
        <w:pStyle w:val="BodyText"/>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mc:AlternateContent>
          <mc:Choice Requires="wpg">
            <w:drawing>
              <wp:anchor distT="0" distB="0" distL="114300" distR="114300" simplePos="0" relativeHeight="251665408" behindDoc="0" locked="0" layoutInCell="1" allowOverlap="1" wp14:anchorId="07658D77" wp14:editId="5DF0B917">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6D67B2" w:rsidRPr="007E37E0" w:rsidRDefault="006D67B2" w:rsidP="00705137">
                              <w:pPr>
                                <w:pStyle w:val="Caption"/>
                                <w:jc w:val="center"/>
                                <w:rPr>
                                  <w:noProof/>
                                </w:rPr>
                              </w:pPr>
                              <w:bookmarkStart w:id="26" w:name="_Toc452369672"/>
                              <w:r>
                                <w:t xml:space="preserve">Figura </w:t>
                              </w:r>
                              <w:fldSimple w:instr=" SEQ Figura \* ARABIC ">
                                <w:r w:rsidR="00CD44A2">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658D77" id="Grupo 12" o:spid="_x0000_s1032" style="position:absolute;left:0;text-align:left;margin-left:0;margin-top:38.2pt;width:286.55pt;height:352.25pt;z-index:251665408;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37"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6D67B2" w:rsidRPr="007E37E0" w:rsidRDefault="006D67B2" w:rsidP="00705137">
                        <w:pPr>
                          <w:pStyle w:val="Caption"/>
                          <w:jc w:val="center"/>
                          <w:rPr>
                            <w:noProof/>
                          </w:rPr>
                        </w:pPr>
                        <w:bookmarkStart w:id="27" w:name="_Toc452369672"/>
                        <w:r>
                          <w:t xml:space="preserve">Figura </w:t>
                        </w:r>
                        <w:fldSimple w:instr=" SEQ Figura \* ARABIC ">
                          <w:r w:rsidR="00CD44A2">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melhor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lastRenderedPageBreak/>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BodyText"/>
        <w:numPr>
          <w:ilvl w:val="0"/>
          <w:numId w:val="34"/>
        </w:numPr>
      </w:pPr>
      <w:r>
        <w:t xml:space="preserve">Indexação de base de dados </w:t>
      </w:r>
      <w:proofErr w:type="spellStart"/>
      <w:r>
        <w:t>NoSQL</w:t>
      </w:r>
      <w:proofErr w:type="spellEnd"/>
      <w:r>
        <w:t>;</w:t>
      </w:r>
    </w:p>
    <w:p w:rsidR="007C7B49" w:rsidRDefault="00880E26" w:rsidP="007C7B49">
      <w:pPr>
        <w:pStyle w:val="BodyText"/>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BodyText"/>
        <w:numPr>
          <w:ilvl w:val="0"/>
          <w:numId w:val="34"/>
        </w:numPr>
      </w:pPr>
      <w:r>
        <w:t>Suporta pesquisas sintaticamente complexas;</w:t>
      </w:r>
    </w:p>
    <w:p w:rsidR="00D62AB1" w:rsidRDefault="00406F1D" w:rsidP="00D62AB1">
      <w:pPr>
        <w:pStyle w:val="BodyText"/>
        <w:numPr>
          <w:ilvl w:val="0"/>
          <w:numId w:val="34"/>
        </w:numPr>
      </w:pPr>
      <w:r>
        <w:t>Analisa proximidade entre palavras e ordena em rankings.</w:t>
      </w:r>
    </w:p>
    <w:p w:rsidR="00D62AB1" w:rsidRPr="00406F1D" w:rsidRDefault="00D62AB1" w:rsidP="00D62AB1">
      <w:pPr>
        <w:pStyle w:val="BodyText"/>
      </w:pPr>
    </w:p>
    <w:p w:rsidR="007736AE" w:rsidRDefault="000467A8" w:rsidP="007736AE">
      <w:pPr>
        <w:pStyle w:val="Heading3"/>
      </w:pPr>
      <w:bookmarkStart w:id="28" w:name="_Toc452456530"/>
      <w:r>
        <w:t>Análise</w:t>
      </w:r>
      <w:r w:rsidR="007736AE">
        <w:t xml:space="preserve"> </w:t>
      </w:r>
      <w:r w:rsidR="00644CCF">
        <w:t>Tecnológica</w:t>
      </w:r>
      <w:bookmarkEnd w:id="28"/>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5F62DA" w:rsidRDefault="00EF31DB" w:rsidP="00140BE4">
      <w:pPr>
        <w:pStyle w:val="BodyText"/>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Default="00451125" w:rsidP="00140BE4">
      <w:pPr>
        <w:pStyle w:val="BodyText"/>
      </w:pPr>
    </w:p>
    <w:p w:rsidR="00451125" w:rsidRDefault="00451125" w:rsidP="00140BE4">
      <w:pPr>
        <w:pStyle w:val="BodyText"/>
      </w:pPr>
    </w:p>
    <w:p w:rsidR="00451125" w:rsidRDefault="00451125" w:rsidP="00140BE4">
      <w:pPr>
        <w:pStyle w:val="BodyText"/>
      </w:pP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BodyText"/>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BodyText"/>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2B632A"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2B632A"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29" w:name="_Toc452369677"/>
      <w:r>
        <w:t xml:space="preserve">Tabela </w:t>
      </w:r>
      <w:fldSimple w:instr=" SEQ Tabela \* ARABIC ">
        <w:r w:rsidR="00B90FB8">
          <w:rPr>
            <w:noProof/>
          </w:rPr>
          <w:t>1</w:t>
        </w:r>
      </w:fldSimple>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9"/>
      <w:proofErr w:type="spellEnd"/>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 A</w:t>
      </w:r>
      <w:r w:rsidR="00141878">
        <w:t xml:space="preserve">pach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w:lastRenderedPageBreak/>
        <mc:AlternateContent>
          <mc:Choice Requires="wpg">
            <w:drawing>
              <wp:anchor distT="0" distB="0" distL="114300" distR="114300" simplePos="0" relativeHeight="251671552" behindDoc="0" locked="0" layoutInCell="1" allowOverlap="1" wp14:anchorId="76F97D4C" wp14:editId="5C48B38F">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38"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6D67B2" w:rsidRPr="007F7F22" w:rsidRDefault="006D67B2" w:rsidP="001B13DC">
                              <w:pPr>
                                <w:pStyle w:val="Caption"/>
                                <w:rPr>
                                  <w:noProof/>
                                </w:rPr>
                              </w:pPr>
                              <w:bookmarkStart w:id="30" w:name="_Toc452369673"/>
                              <w:r>
                                <w:t xml:space="preserve">Figura </w:t>
                              </w:r>
                              <w:fldSimple w:instr=" SEQ Figura \* ARABIC ">
                                <w:r w:rsidR="00CD44A2">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39"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F97D4C" id="Grupo 21" o:spid="_x0000_s1035" style="position:absolute;left:0;text-align:left;margin-left:0;margin-top:.5pt;width:415.85pt;height:134pt;z-index:251671552;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0"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6D67B2" w:rsidRPr="007F7F22" w:rsidRDefault="006D67B2" w:rsidP="001B13DC">
                        <w:pPr>
                          <w:pStyle w:val="Caption"/>
                          <w:rPr>
                            <w:noProof/>
                          </w:rPr>
                        </w:pPr>
                        <w:bookmarkStart w:id="31" w:name="_Toc452369673"/>
                        <w:r>
                          <w:t xml:space="preserve">Figura </w:t>
                        </w:r>
                        <w:fldSimple w:instr=" SEQ Figura \* ARABIC ">
                          <w:r w:rsidR="00CD44A2">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1"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6D3C74" w:rsidRPr="003773C1" w:rsidRDefault="008849D9" w:rsidP="00141878">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0C67ED">
        <w:rPr>
          <w:lang w:val="en-GB"/>
        </w:rPr>
        <w:t xml:space="preserve">Segundo </w:t>
      </w:r>
      <w:proofErr w:type="spellStart"/>
      <w:r w:rsidR="00DF192C" w:rsidRPr="000C67ED">
        <w:rPr>
          <w:lang w:val="en-GB"/>
        </w:rPr>
        <w:t>alguns</w:t>
      </w:r>
      <w:proofErr w:type="spellEnd"/>
      <w:r w:rsidR="00DF192C" w:rsidRPr="000C67ED">
        <w:rPr>
          <w:lang w:val="en-GB"/>
        </w:rPr>
        <w:t xml:space="preserve"> </w:t>
      </w:r>
      <w:proofErr w:type="spellStart"/>
      <w:r w:rsidR="00DF192C" w:rsidRPr="000C67ED">
        <w:rPr>
          <w:lang w:val="en-GB"/>
        </w:rPr>
        <w:t>autores</w:t>
      </w:r>
      <w:proofErr w:type="spellEnd"/>
      <w:r w:rsidR="00DF192C" w:rsidRPr="000C67ED">
        <w:rPr>
          <w:lang w:val="en-GB"/>
        </w:rPr>
        <w:t xml:space="preserve"> </w:t>
      </w:r>
      <w:proofErr w:type="spellStart"/>
      <w:r w:rsidR="006C6FD5" w:rsidRPr="000C67ED">
        <w:rPr>
          <w:lang w:val="en-GB"/>
        </w:rPr>
        <w:t>tanto</w:t>
      </w:r>
      <w:proofErr w:type="spellEnd"/>
      <w:r w:rsidR="006C6FD5" w:rsidRPr="000C67ED">
        <w:rPr>
          <w:lang w:val="en-GB"/>
        </w:rPr>
        <w:t xml:space="preserve"> </w:t>
      </w:r>
      <w:proofErr w:type="spellStart"/>
      <w:r w:rsidR="006C6FD5" w:rsidRPr="000C67ED">
        <w:rPr>
          <w:lang w:val="en-GB"/>
        </w:rPr>
        <w:t>uma</w:t>
      </w:r>
      <w:proofErr w:type="spellEnd"/>
      <w:r w:rsidR="006C6FD5" w:rsidRPr="000C67ED">
        <w:rPr>
          <w:lang w:val="en-GB"/>
        </w:rPr>
        <w:t xml:space="preserve"> </w:t>
      </w:r>
      <w:proofErr w:type="spellStart"/>
      <w:proofErr w:type="gramStart"/>
      <w:r w:rsidR="000F0B86" w:rsidRPr="000C67ED">
        <w:rPr>
          <w:lang w:val="en-GB"/>
        </w:rPr>
        <w:t>como</w:t>
      </w:r>
      <w:proofErr w:type="spellEnd"/>
      <w:proofErr w:type="gramEnd"/>
      <w:r w:rsidR="000F0B86" w:rsidRPr="000C67ED">
        <w:rPr>
          <w:lang w:val="en-GB"/>
        </w:rPr>
        <w:t xml:space="preserve"> </w:t>
      </w:r>
      <w:proofErr w:type="spellStart"/>
      <w:r w:rsidR="000F0B86" w:rsidRPr="000C67ED">
        <w:rPr>
          <w:lang w:val="en-GB"/>
        </w:rPr>
        <w:t>outra</w:t>
      </w:r>
      <w:proofErr w:type="spellEnd"/>
      <w:r w:rsidR="003615B7" w:rsidRPr="000C67ED">
        <w:rPr>
          <w:lang w:val="en-GB"/>
        </w:rPr>
        <w:t xml:space="preserve"> </w:t>
      </w:r>
      <w:proofErr w:type="spellStart"/>
      <w:r w:rsidR="003615B7" w:rsidRPr="000C67ED">
        <w:rPr>
          <w:lang w:val="en-GB"/>
        </w:rPr>
        <w:t>merecem</w:t>
      </w:r>
      <w:proofErr w:type="spellEnd"/>
      <w:r w:rsidR="003615B7" w:rsidRPr="000C67ED">
        <w:rPr>
          <w:lang w:val="en-GB"/>
        </w:rPr>
        <w:t xml:space="preserve"> </w:t>
      </w:r>
      <w:proofErr w:type="spellStart"/>
      <w:r w:rsidR="003615B7" w:rsidRPr="000C67ED">
        <w:rPr>
          <w:lang w:val="en-GB"/>
        </w:rPr>
        <w:t>atenção</w:t>
      </w:r>
      <w:proofErr w:type="spellEnd"/>
      <w:r w:rsidR="00FB3CB4" w:rsidRPr="00ED3E65">
        <w:rPr>
          <w:lang w:val="en-GB"/>
        </w:rPr>
        <w:t>:</w:t>
      </w:r>
    </w:p>
    <w:p w:rsidR="007A5B3B" w:rsidRPr="009B505C" w:rsidRDefault="007A5B3B" w:rsidP="00141878">
      <w:pPr>
        <w:pStyle w:val="BodyText"/>
        <w:rPr>
          <w:lang w:val="en-GB"/>
        </w:rPr>
      </w:pPr>
    </w:p>
    <w:p w:rsidR="007736AE" w:rsidRPr="000C67ED" w:rsidRDefault="00D61E2A" w:rsidP="00FB2033">
      <w:pPr>
        <w:pStyle w:val="BodyText"/>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esta ferramenta.</w:t>
      </w:r>
    </w:p>
    <w:p w:rsidR="00B404AA" w:rsidRPr="00173F88" w:rsidRDefault="00B04D56" w:rsidP="00B404AA">
      <w:pPr>
        <w:pStyle w:val="Heading2"/>
      </w:pPr>
      <w:bookmarkStart w:id="32" w:name="_Toc452456531"/>
      <w:r>
        <w:t>Classificação</w:t>
      </w:r>
      <w:bookmarkEnd w:id="32"/>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 xml:space="preserve">resultados com mais significado e até mesmo acelerar o processo de </w:t>
      </w:r>
      <w:r w:rsidR="00290D6C">
        <w:lastRenderedPageBreak/>
        <w:t>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3" w:name="_Toc452456532"/>
      <w:r>
        <w:t>Relações Hierárquicas</w:t>
      </w:r>
      <w:bookmarkEnd w:id="33"/>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 xml:space="preserve">dividida </w:t>
      </w:r>
      <w:proofErr w:type="gramStart"/>
      <w:r w:rsidR="00523438">
        <w:t>em</w:t>
      </w:r>
      <w:proofErr w:type="gramEnd"/>
      <w:r w:rsidR="00523438">
        <w:t>:</w:t>
      </w:r>
    </w:p>
    <w:p w:rsidR="00523438" w:rsidRDefault="003A2249" w:rsidP="00523438">
      <w:pPr>
        <w:pStyle w:val="BodyText"/>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BodyText"/>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BodyText"/>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w:t>
      </w:r>
      <w:proofErr w:type="gramStart"/>
      <w:r w:rsidR="0063469B">
        <w:t>por</w:t>
      </w:r>
      <w:proofErr w:type="gramEnd"/>
      <w:r w:rsidR="0093057F">
        <w:t>:</w:t>
      </w:r>
    </w:p>
    <w:p w:rsidR="0093057F" w:rsidRDefault="0093057F" w:rsidP="00B404AA">
      <w:pPr>
        <w:pStyle w:val="BodyText"/>
      </w:pPr>
    </w:p>
    <w:p w:rsidR="0093057F" w:rsidRPr="000C67ED" w:rsidRDefault="0093057F" w:rsidP="0093057F">
      <w:pPr>
        <w:pStyle w:val="BodyText"/>
      </w:pPr>
      <w:r w:rsidRPr="0093057F">
        <w:rPr>
          <w:lang w:val="en-GB"/>
        </w:rPr>
        <w:t xml:space="preserve">“Several disjoint </w:t>
      </w:r>
      <w:proofErr w:type="spellStart"/>
      <w:r w:rsidRPr="0093057F">
        <w:rPr>
          <w:lang w:val="en-GB"/>
        </w:rPr>
        <w:t>monohierarchic</w:t>
      </w:r>
      <w:proofErr w:type="spellEnd"/>
      <w:r w:rsidRPr="0093057F">
        <w:rPr>
          <w:lang w:val="en-GB"/>
        </w:rPr>
        <w:t xml:space="preserve"> classifications connected by a semantic model”</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4" w:name="_Toc452456533"/>
      <w:r>
        <w:t>UMLS</w:t>
      </w:r>
      <w:bookmarkEnd w:id="34"/>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proofErr w:type="gramStart"/>
      <w:r w:rsidR="00D3598C" w:rsidRPr="007D739F">
        <w:rPr>
          <w:i/>
        </w:rPr>
        <w:t>software</w:t>
      </w:r>
      <w:proofErr w:type="gramEnd"/>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BodyText"/>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BC41B8" w:rsidRDefault="00D3598C" w:rsidP="00607251">
      <w:pPr>
        <w:pStyle w:val="BodyText"/>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xml:space="preserve">, agrupando termos sinónimos em conceitos, categorizando conceitos semanticamente e incorporando relações </w:t>
      </w:r>
      <w:r>
        <w:lastRenderedPageBreak/>
        <w:t>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Default="006C3815" w:rsidP="00607251">
      <w:pPr>
        <w:pStyle w:val="BodyText"/>
        <w:rPr>
          <w:b/>
        </w:rPr>
      </w:pPr>
    </w:p>
    <w:p w:rsidR="006C3815" w:rsidRDefault="006C3815" w:rsidP="00607251">
      <w:pPr>
        <w:pStyle w:val="BodyText"/>
        <w:rPr>
          <w:b/>
        </w:rPr>
      </w:pPr>
    </w:p>
    <w:p w:rsidR="006C3815" w:rsidRDefault="006C3815" w:rsidP="00607251">
      <w:pPr>
        <w:pStyle w:val="BodyText"/>
        <w:rPr>
          <w:b/>
        </w:rPr>
      </w:pPr>
      <w:r>
        <w:rPr>
          <w:b/>
        </w:rPr>
        <w:t>SNOMED CT</w:t>
      </w:r>
    </w:p>
    <w:p w:rsidR="006C3815" w:rsidRDefault="006C3815" w:rsidP="00607251">
      <w:pPr>
        <w:pStyle w:val="BodyText"/>
        <w:rPr>
          <w:b/>
        </w:rPr>
      </w:pP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mc:AlternateContent>
          <mc:Choice Requires="wpg">
            <w:drawing>
              <wp:anchor distT="0" distB="0" distL="114300" distR="114300" simplePos="0" relativeHeight="251673600" behindDoc="0" locked="0" layoutInCell="1" allowOverlap="1" wp14:anchorId="6C1D64F7" wp14:editId="3EB746C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2"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6D67B2" w:rsidRPr="002B2B35" w:rsidRDefault="006D67B2" w:rsidP="00607251">
                              <w:pPr>
                                <w:pStyle w:val="Caption"/>
                                <w:jc w:val="center"/>
                                <w:rPr>
                                  <w:noProof/>
                                </w:rPr>
                              </w:pPr>
                              <w:bookmarkStart w:id="35" w:name="_Toc452369674"/>
                              <w:r>
                                <w:t xml:space="preserve">Figura </w:t>
                              </w:r>
                              <w:fldSimple w:instr=" SEQ Figura \* ARABIC ">
                                <w:r w:rsidR="00CD44A2">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1D64F7" id="Grupo 16" o:spid="_x0000_s1039" style="position:absolute;left:0;text-align:left;margin-left:0;margin-top:23.2pt;width:437.05pt;height:331.25pt;z-index:251673600"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3"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6D67B2" w:rsidRPr="002B2B35" w:rsidRDefault="006D67B2" w:rsidP="00607251">
                        <w:pPr>
                          <w:pStyle w:val="Caption"/>
                          <w:jc w:val="center"/>
                          <w:rPr>
                            <w:noProof/>
                          </w:rPr>
                        </w:pPr>
                        <w:bookmarkStart w:id="36" w:name="_Toc452369674"/>
                        <w:r>
                          <w:t xml:space="preserve">Figura </w:t>
                        </w:r>
                        <w:fldSimple w:instr=" SEQ Figura \* ARABIC ">
                          <w:r w:rsidR="00CD44A2">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Default="006C3815" w:rsidP="00D3598C">
      <w:pPr>
        <w:pStyle w:val="BodyText"/>
        <w:rPr>
          <w:b/>
        </w:rPr>
      </w:pPr>
    </w:p>
    <w:p w:rsidR="00607251" w:rsidRDefault="006C3815" w:rsidP="00D3598C">
      <w:pPr>
        <w:pStyle w:val="BodyText"/>
        <w:rPr>
          <w:b/>
        </w:rPr>
      </w:pPr>
      <w:r>
        <w:rPr>
          <w:b/>
        </w:rPr>
        <w:t>ICD-9</w:t>
      </w:r>
    </w:p>
    <w:p w:rsidR="006C3815" w:rsidRDefault="006C3815" w:rsidP="00D3598C">
      <w:pPr>
        <w:pStyle w:val="BodyText"/>
        <w:rPr>
          <w:b/>
        </w:rPr>
      </w:pP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Caption"/>
        <w:jc w:val="center"/>
        <w:rPr>
          <w:noProof/>
        </w:rPr>
      </w:pPr>
      <w:bookmarkStart w:id="37" w:name="_Toc452369678"/>
      <w:r>
        <w:t xml:space="preserve">Tabela </w:t>
      </w:r>
      <w:fldSimple w:instr=" SEQ Tabela \* ARABIC ">
        <w:r w:rsidR="00B90FB8">
          <w:rPr>
            <w:noProof/>
          </w:rPr>
          <w:t>2</w:t>
        </w:r>
      </w:fldSimple>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7"/>
      <w:r>
        <w:rPr>
          <w:noProof/>
        </w:rPr>
        <w:fldChar w:fldCharType="end"/>
      </w:r>
    </w:p>
    <w:p w:rsidR="004B7D38" w:rsidRDefault="004B7D38" w:rsidP="006C3815"/>
    <w:p w:rsidR="006C3815" w:rsidRDefault="00A86CCF" w:rsidP="006C3815">
      <w:r>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44"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DB1976" w:rsidRDefault="00DB1976" w:rsidP="00DB1976">
      <w:pPr>
        <w:ind w:firstLine="0"/>
      </w:pPr>
    </w:p>
    <w:p w:rsidR="00DB1976" w:rsidRDefault="00DB1976" w:rsidP="00DB1976">
      <w:pPr>
        <w:ind w:firstLine="0"/>
      </w:pPr>
    </w:p>
    <w:p w:rsidR="006C3815" w:rsidRDefault="006C3815" w:rsidP="006C3815">
      <w:pPr>
        <w:rPr>
          <w:b/>
        </w:rPr>
      </w:pPr>
      <w:proofErr w:type="spellStart"/>
      <w:r w:rsidRPr="006C3815">
        <w:rPr>
          <w:b/>
        </w:rPr>
        <w:t>MeSH</w:t>
      </w:r>
      <w:proofErr w:type="spellEnd"/>
    </w:p>
    <w:p w:rsidR="006C3815" w:rsidRDefault="006C3815" w:rsidP="006C3815">
      <w:pPr>
        <w:rPr>
          <w:b/>
        </w:rPr>
      </w:pPr>
    </w:p>
    <w:p w:rsidR="006C3815" w:rsidRDefault="006D0F05" w:rsidP="005A16A6">
      <w:r>
        <w:rPr>
          <w:noProof/>
          <w:lang w:eastAsia="pt-PT"/>
        </w:rPr>
        <w:lastRenderedPageBreak/>
        <mc:AlternateContent>
          <mc:Choice Requires="wpg">
            <w:drawing>
              <wp:anchor distT="0" distB="0" distL="114300" distR="114300" simplePos="0" relativeHeight="251677696" behindDoc="0" locked="0" layoutInCell="1" allowOverlap="1" wp14:anchorId="1822FB44" wp14:editId="110E114F">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45">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6D67B2" w:rsidRPr="00092340" w:rsidRDefault="006D67B2" w:rsidP="008F32A4">
                              <w:pPr>
                                <w:pStyle w:val="Caption"/>
                                <w:jc w:val="center"/>
                                <w:rPr>
                                  <w:noProof/>
                                </w:rPr>
                              </w:pPr>
                              <w:bookmarkStart w:id="38" w:name="_Toc452369675"/>
                              <w:r>
                                <w:t xml:space="preserve">Figura </w:t>
                              </w:r>
                              <w:fldSimple w:instr=" SEQ Figura \* ARABIC ">
                                <w:r w:rsidR="00CD44A2">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22FB44" id="Grupo 18" o:spid="_x0000_s1042" style="position:absolute;left:0;text-align:left;margin-left:65.7pt;margin-top:40.85pt;width:294pt;height:285.5pt;z-index:251677696"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46"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6D67B2" w:rsidRPr="00092340" w:rsidRDefault="006D67B2" w:rsidP="008F32A4">
                        <w:pPr>
                          <w:pStyle w:val="Caption"/>
                          <w:jc w:val="center"/>
                          <w:rPr>
                            <w:noProof/>
                          </w:rPr>
                        </w:pPr>
                        <w:bookmarkStart w:id="39" w:name="_Toc452369675"/>
                        <w:r>
                          <w:t xml:space="preserve">Figura </w:t>
                        </w:r>
                        <w:fldSimple w:instr=" SEQ Figura \* ARABIC ">
                          <w:r w:rsidR="00CD44A2">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Heading2"/>
      </w:pPr>
      <w:bookmarkStart w:id="40" w:name="_Toc452456534"/>
      <w:r>
        <w:t>EHR</w:t>
      </w:r>
      <w:bookmarkEnd w:id="40"/>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ras ferramentas nesta área como:</w:t>
      </w:r>
      <w:r w:rsidR="00845A92">
        <w:t xml:space="preserve"> </w:t>
      </w:r>
      <w:proofErr w:type="spellStart"/>
      <w:r w:rsidR="00845A92" w:rsidRPr="00845A92">
        <w:rPr>
          <w:i/>
        </w:rPr>
        <w:t>AllScripts</w:t>
      </w:r>
      <w:proofErr w:type="spellEnd"/>
      <w:r w:rsidR="0028059E">
        <w:t xml:space="preserve">, </w:t>
      </w:r>
      <w:proofErr w:type="spellStart"/>
      <w:r w:rsidR="0028059E" w:rsidRPr="0028059E">
        <w:rPr>
          <w:i/>
        </w:rPr>
        <w:t>EHRserver</w:t>
      </w:r>
      <w:proofErr w:type="spellEnd"/>
      <w:r w:rsidR="0028059E">
        <w:t>,</w:t>
      </w:r>
      <w:r w:rsidR="00BC4747">
        <w:t xml:space="preserve"> etc.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w:t>
      </w:r>
      <w:r w:rsidR="00BC4747">
        <w:lastRenderedPageBreak/>
        <w:t xml:space="preserve">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A norma EHR está construída da seguinte forma</w:t>
      </w:r>
      <w:r w:rsidR="003D0F9C">
        <w:t xml:space="preserve"> </w:t>
      </w:r>
      <w:r w:rsidR="003D0F9C" w:rsidRPr="00204FE0">
        <w:rPr>
          <w:highlight w:val="red"/>
        </w:rPr>
        <w:t>(bibliografia</w:t>
      </w:r>
      <w:r w:rsidR="00204FE0" w:rsidRPr="00204FE0">
        <w:rPr>
          <w:highlight w:val="red"/>
        </w:rPr>
        <w:t>-</w:t>
      </w:r>
      <w:proofErr w:type="spellStart"/>
      <w:r w:rsidR="00E91BAB">
        <w:rPr>
          <w:highlight w:val="red"/>
        </w:rPr>
        <w:t>ricardo</w:t>
      </w:r>
      <w:r w:rsidR="00204FE0" w:rsidRPr="00204FE0">
        <w:rPr>
          <w:highlight w:val="red"/>
        </w:rPr>
        <w:t>correia</w:t>
      </w:r>
      <w:proofErr w:type="spellEnd"/>
      <w:r w:rsidR="003D0F9C" w:rsidRPr="00204FE0">
        <w:rPr>
          <w:highlight w:val="red"/>
        </w:rPr>
        <w:t>)</w:t>
      </w:r>
      <w:r>
        <w:t>:</w:t>
      </w:r>
    </w:p>
    <w:p w:rsidR="00BC4747" w:rsidRDefault="00BC4747" w:rsidP="00BC4747">
      <w:r>
        <w:t>•</w:t>
      </w:r>
      <w:r>
        <w:tab/>
      </w:r>
      <w:r w:rsidRPr="003D0F9C">
        <w:rPr>
          <w:b/>
        </w:rPr>
        <w:t>Arquétipo</w:t>
      </w:r>
      <w:r>
        <w:t>: conceito mais pequeno nesta estrutura (equivalente a uma peça de LEGO)</w:t>
      </w:r>
      <w:proofErr w:type="gramStart"/>
      <w:r>
        <w:t>,</w:t>
      </w:r>
      <w:proofErr w:type="gramEnd"/>
      <w:r>
        <w:t xml:space="preserve">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ListTable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gramStart"/>
            <w:r>
              <w:t>Clusters</w:t>
            </w:r>
            <w:proofErr w:type="gram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Caption"/>
        <w:jc w:val="center"/>
      </w:pPr>
      <w:r>
        <w:t xml:space="preserve">Tabela </w:t>
      </w:r>
      <w:fldSimple w:instr=" SEQ Tabela \* ARABIC ">
        <w:r w:rsidR="00B90FB8">
          <w:rPr>
            <w:noProof/>
          </w:rPr>
          <w:t>3</w:t>
        </w:r>
      </w:fldSimple>
      <w:r>
        <w:t xml:space="preserve"> - Modelo de referência</w:t>
      </w:r>
      <w:r w:rsidR="008F49FD">
        <w:t xml:space="preserve">, </w:t>
      </w:r>
      <w:r w:rsidR="008F49FD" w:rsidRPr="008F49FD">
        <w:rPr>
          <w:highlight w:val="red"/>
        </w:rPr>
        <w:t>bibliografia</w:t>
      </w:r>
    </w:p>
    <w:p w:rsidR="008F49FD" w:rsidRDefault="008F49FD" w:rsidP="00BC4747"/>
    <w:p w:rsidR="00046DF8" w:rsidRDefault="006D2B15" w:rsidP="006D2B15">
      <w:r>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t>templates</w:t>
      </w:r>
      <w:proofErr w:type="spellEnd"/>
      <w:r>
        <w:t xml:space="preserve"> sem alterar o </w:t>
      </w:r>
      <w:proofErr w:type="gramStart"/>
      <w:r>
        <w:t>software</w:t>
      </w:r>
      <w:proofErr w:type="gramEnd"/>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5728ED">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88960" behindDoc="0" locked="0" layoutInCell="1" allowOverlap="1" wp14:anchorId="63BAC09D" wp14:editId="0E7C3ABA">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6D67B2" w:rsidRPr="00522E1F" w:rsidRDefault="006D67B2" w:rsidP="006D2B15">
                            <w:pPr>
                              <w:pStyle w:val="Caption"/>
                              <w:jc w:val="center"/>
                            </w:pPr>
                            <w:r>
                              <w:t xml:space="preserve">Figura </w:t>
                            </w:r>
                            <w:fldSimple w:instr=" SEQ Figura \* ARABIC ">
                              <w:r w:rsidR="00CD44A2">
                                <w:rPr>
                                  <w:noProof/>
                                </w:rPr>
                                <w:t>7</w:t>
                              </w:r>
                            </w:fldSimple>
                            <w:r>
                              <w:t xml:space="preserve"> - Atores envolvidos no </w:t>
                            </w:r>
                            <w:proofErr w:type="spellStart"/>
                            <w:r w:rsidRPr="00704EEC">
                              <w:rPr>
                                <w:i/>
                              </w:rPr>
                              <w:t>openEHR</w:t>
                            </w:r>
                            <w:proofErr w:type="spellEnd"/>
                            <w:r>
                              <w:t xml:space="preserve">, </w:t>
                            </w:r>
                            <w:r w:rsidRPr="006D2B15">
                              <w:rPr>
                                <w:highlight w:val="red"/>
                              </w:rPr>
                              <w:t>bibliograf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AC09D" id="Text Box 25" o:spid="_x0000_s1045" type="#_x0000_t202" style="position:absolute;left:0;text-align:left;margin-left:49.9pt;margin-top:228.75pt;width:324.5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6D67B2" w:rsidRPr="00522E1F" w:rsidRDefault="006D67B2" w:rsidP="006D2B15">
                      <w:pPr>
                        <w:pStyle w:val="Caption"/>
                        <w:jc w:val="center"/>
                      </w:pPr>
                      <w:r>
                        <w:t xml:space="preserve">Figura </w:t>
                      </w:r>
                      <w:fldSimple w:instr=" SEQ Figura \* ARABIC ">
                        <w:r w:rsidR="00CD44A2">
                          <w:rPr>
                            <w:noProof/>
                          </w:rPr>
                          <w:t>7</w:t>
                        </w:r>
                      </w:fldSimple>
                      <w:r>
                        <w:t xml:space="preserve"> - Atores envolvidos no </w:t>
                      </w:r>
                      <w:proofErr w:type="spellStart"/>
                      <w:r w:rsidRPr="00704EEC">
                        <w:rPr>
                          <w:i/>
                        </w:rPr>
                        <w:t>openEHR</w:t>
                      </w:r>
                      <w:proofErr w:type="spellEnd"/>
                      <w:r>
                        <w:t xml:space="preserve">, </w:t>
                      </w:r>
                      <w:r w:rsidRPr="006D2B15">
                        <w:rPr>
                          <w:highlight w:val="red"/>
                        </w:rPr>
                        <w:t>bibliografia</w:t>
                      </w:r>
                    </w:p>
                  </w:txbxContent>
                </v:textbox>
                <w10:wrap type="through"/>
              </v:shape>
            </w:pict>
          </mc:Fallback>
        </mc:AlternateContent>
      </w:r>
      <w:r w:rsidRPr="006D2B15">
        <w:rPr>
          <w:noProof/>
          <w:lang w:eastAsia="pt-PT"/>
        </w:rPr>
        <w:drawing>
          <wp:anchor distT="0" distB="0" distL="114300" distR="114300" simplePos="0" relativeHeight="251686912" behindDoc="0" locked="0" layoutInCell="1" allowOverlap="1" wp14:anchorId="4EE5B66E" wp14:editId="5D94710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diversas ferramentas</w:t>
      </w:r>
      <w:r w:rsidR="00393B1C">
        <w:t xml:space="preserve"> que fazem uso dela</w:t>
      </w:r>
      <w:r w:rsidR="0000345A">
        <w:t xml:space="preserve">. </w:t>
      </w:r>
      <w:r w:rsidR="006D2B15">
        <w:t>Duas delas</w:t>
      </w:r>
      <w:r w:rsidR="0000345A">
        <w:t xml:space="preserve"> são apresentadas nos tópicos seguintes.</w:t>
      </w:r>
    </w:p>
    <w:p w:rsidR="00F84DFA" w:rsidRPr="00213817" w:rsidRDefault="00086478" w:rsidP="00F84DFA">
      <w:pPr>
        <w:pStyle w:val="Heading3"/>
      </w:pPr>
      <w:bookmarkStart w:id="41" w:name="_Toc452456535"/>
      <w:proofErr w:type="spellStart"/>
      <w:r w:rsidRPr="00213817">
        <w:t>AllScripts</w:t>
      </w:r>
      <w:bookmarkEnd w:id="41"/>
      <w:proofErr w:type="spellEnd"/>
    </w:p>
    <w:p w:rsidR="00F84DFA" w:rsidRDefault="00F84DFA" w:rsidP="00BC4747">
      <w:proofErr w:type="spellStart"/>
      <w:r>
        <w:t>Something</w:t>
      </w:r>
      <w:proofErr w:type="spellEnd"/>
    </w:p>
    <w:p w:rsidR="00F84DFA" w:rsidRPr="00213817" w:rsidRDefault="00F84DFA" w:rsidP="00F84DFA">
      <w:pPr>
        <w:pStyle w:val="Heading3"/>
      </w:pPr>
      <w:bookmarkStart w:id="42" w:name="_Toc452456536"/>
      <w:proofErr w:type="spellStart"/>
      <w:r w:rsidRPr="00213817">
        <w:t>EHRserver</w:t>
      </w:r>
      <w:proofErr w:type="spellEnd"/>
      <w:r w:rsidRPr="00213817">
        <w:t xml:space="preserve"> (</w:t>
      </w:r>
      <w:proofErr w:type="spellStart"/>
      <w:r w:rsidRPr="00213817">
        <w:t>cabolabs</w:t>
      </w:r>
      <w:proofErr w:type="spellEnd"/>
      <w:r w:rsidRPr="00213817">
        <w:t>)</w:t>
      </w:r>
      <w:bookmarkEnd w:id="42"/>
    </w:p>
    <w:p w:rsidR="00CD4AB2" w:rsidRDefault="00B96575" w:rsidP="007D16FF">
      <w:r w:rsidRPr="00B96575">
        <w:t xml:space="preserve">O </w:t>
      </w:r>
      <w:proofErr w:type="spellStart"/>
      <w:r w:rsidRPr="00E65FEE">
        <w:rPr>
          <w:i/>
        </w:rPr>
        <w:t>EHRServer</w:t>
      </w:r>
      <w:proofErr w:type="spellEnd"/>
      <w:r w:rsidRPr="00B96575">
        <w:t xml:space="preserve"> </w:t>
      </w:r>
      <w:r w:rsidR="00E65FEE">
        <w:t xml:space="preserve">é um repositório de informação clínica gratuito que </w:t>
      </w:r>
      <w:r>
        <w:t>segue</w:t>
      </w:r>
      <w:r w:rsidRPr="00B96575">
        <w:t xml:space="preserve"> uma arquitetura orientada a serviços</w:t>
      </w:r>
      <w:r w:rsidR="00E65FEE">
        <w:t xml:space="preserve"> </w:t>
      </w:r>
      <w:r w:rsidR="000655A3">
        <w:t>(REST API)</w:t>
      </w:r>
      <w:r w:rsidR="005467AC">
        <w:t xml:space="preserve"> </w:t>
      </w:r>
      <w:r w:rsidR="00E65FEE">
        <w:t>e é compatível</w:t>
      </w:r>
      <w:r w:rsidRPr="00B96575">
        <w:t xml:space="preserve"> </w:t>
      </w:r>
      <w:r w:rsidR="00E65FEE">
        <w:t xml:space="preserve">com o padrão do </w:t>
      </w:r>
      <w:proofErr w:type="spellStart"/>
      <w:r w:rsidR="00E65FEE" w:rsidRPr="00E65FEE">
        <w:rPr>
          <w:i/>
        </w:rPr>
        <w:t>ope</w:t>
      </w:r>
      <w:r w:rsidR="00FF673B">
        <w:rPr>
          <w:i/>
        </w:rPr>
        <w:t>n</w:t>
      </w:r>
      <w:r w:rsidR="00E65FEE" w:rsidRPr="00E65FEE">
        <w:rPr>
          <w:i/>
        </w:rPr>
        <w:t>EHR</w:t>
      </w:r>
      <w:proofErr w:type="spellEnd"/>
      <w:r w:rsidR="00E65FEE">
        <w:t>.</w:t>
      </w:r>
      <w:r w:rsidR="00FF673B">
        <w:t xml:space="preserve"> </w:t>
      </w:r>
      <w:r w:rsidR="00CD4AB2" w:rsidRPr="00CD4AB2">
        <w:rPr>
          <w:highlight w:val="red"/>
        </w:rPr>
        <w:t xml:space="preserve">(bibliografia, </w:t>
      </w:r>
      <w:proofErr w:type="spellStart"/>
      <w:r w:rsidR="00CD4AB2" w:rsidRPr="00CD4AB2">
        <w:rPr>
          <w:highlight w:val="red"/>
        </w:rPr>
        <w:t>pablo</w:t>
      </w:r>
      <w:proofErr w:type="spellEnd"/>
      <w:r w:rsidR="00CD4AB2" w:rsidRPr="00CD4AB2">
        <w:rPr>
          <w:highlight w:val="red"/>
        </w:rPr>
        <w:t xml:space="preserve"> </w:t>
      </w:r>
      <w:proofErr w:type="spellStart"/>
      <w:r w:rsidR="00CD4AB2" w:rsidRPr="00CD4AB2">
        <w:rPr>
          <w:highlight w:val="red"/>
        </w:rPr>
        <w:t>pazos</w:t>
      </w:r>
      <w:proofErr w:type="spellEnd"/>
      <w:r w:rsidR="00CD4AB2" w:rsidRPr="00CD4AB2">
        <w:rPr>
          <w:highlight w:val="red"/>
        </w:rPr>
        <w:t>)</w:t>
      </w:r>
      <w:r w:rsidR="00CD4AB2">
        <w:t xml:space="preserve"> Com a REST API, o </w:t>
      </w:r>
      <w:proofErr w:type="spellStart"/>
      <w:r w:rsidR="00CD4AB2" w:rsidRPr="0039549C">
        <w:rPr>
          <w:i/>
        </w:rPr>
        <w:t>EHRServer</w:t>
      </w:r>
      <w:proofErr w:type="spellEnd"/>
      <w:r w:rsidR="00CD4AB2">
        <w:t xml:space="preserve"> possibilita o armazenamento e a pesquisa de dados clínicos de muitas forma</w:t>
      </w:r>
      <w:r w:rsidR="0039549C">
        <w:t>s</w:t>
      </w:r>
      <w:r w:rsidR="00CD4AB2">
        <w:t>, suportando di</w:t>
      </w:r>
      <w:r w:rsidR="0039549C">
        <w:t>versos formatos como XML e JSON.</w:t>
      </w:r>
      <w:r w:rsidR="00CD4AB2" w:rsidRPr="00CD4AB2">
        <w:t xml:space="preserve"> </w:t>
      </w:r>
      <w:r w:rsidR="0039549C">
        <w:t xml:space="preserve">É ainda </w:t>
      </w:r>
      <w:r w:rsidR="00A4185D">
        <w:t xml:space="preserve">possível </w:t>
      </w:r>
      <w:r w:rsidR="0039549C">
        <w:t xml:space="preserve">criar </w:t>
      </w:r>
      <w:proofErr w:type="spellStart"/>
      <w:r w:rsidR="0039549C" w:rsidRPr="0039549C">
        <w:rPr>
          <w:i/>
        </w:rPr>
        <w:t>queries</w:t>
      </w:r>
      <w:proofErr w:type="spellEnd"/>
      <w:r w:rsidR="0039549C">
        <w:t xml:space="preserve"> de forma simples através da interface do utilizador, com o </w:t>
      </w:r>
      <w:proofErr w:type="spellStart"/>
      <w:r w:rsidR="0039549C" w:rsidRPr="0039549C">
        <w:rPr>
          <w:i/>
        </w:rPr>
        <w:t>EHRServer</w:t>
      </w:r>
      <w:proofErr w:type="spellEnd"/>
      <w:r w:rsidR="0039549C" w:rsidRPr="0039549C">
        <w:rPr>
          <w:i/>
        </w:rPr>
        <w:t xml:space="preserve"> </w:t>
      </w:r>
      <w:proofErr w:type="spellStart"/>
      <w:r w:rsidR="0039549C" w:rsidRPr="0039549C">
        <w:rPr>
          <w:i/>
        </w:rPr>
        <w:t>Query</w:t>
      </w:r>
      <w:proofErr w:type="spellEnd"/>
      <w:r w:rsidR="0039549C" w:rsidRPr="0039549C">
        <w:rPr>
          <w:i/>
        </w:rPr>
        <w:t xml:space="preserve"> </w:t>
      </w:r>
      <w:proofErr w:type="spellStart"/>
      <w:r w:rsidR="0039549C" w:rsidRPr="0039549C">
        <w:rPr>
          <w:i/>
        </w:rPr>
        <w:t>Builder</w:t>
      </w:r>
      <w:proofErr w:type="spellEnd"/>
      <w:r w:rsidR="0039549C">
        <w:t>.</w:t>
      </w:r>
      <w:r w:rsidR="007D16FF">
        <w:t xml:space="preserve"> </w:t>
      </w:r>
      <w:r w:rsidR="00B1791C" w:rsidRPr="007D16FF">
        <w:t xml:space="preserve">Além disto, como é </w:t>
      </w:r>
      <w:proofErr w:type="spellStart"/>
      <w:r w:rsidR="00B1791C" w:rsidRPr="007D16FF">
        <w:rPr>
          <w:i/>
        </w:rPr>
        <w:t>opensource</w:t>
      </w:r>
      <w:proofErr w:type="spellEnd"/>
      <w:r w:rsidR="007D16FF" w:rsidRPr="007D16FF">
        <w:rPr>
          <w:i/>
        </w:rPr>
        <w:t xml:space="preserve"> </w:t>
      </w:r>
      <w:r w:rsidR="007D16FF" w:rsidRPr="007D16FF">
        <w:t>é poss</w:t>
      </w:r>
      <w:r w:rsidR="007D16FF">
        <w:t xml:space="preserve">ível adapta-lo às </w:t>
      </w:r>
      <w:r w:rsidR="00C55220">
        <w:t xml:space="preserve">diferentes </w:t>
      </w:r>
      <w:r w:rsidR="007D16FF">
        <w:t>necessidades.</w:t>
      </w:r>
    </w:p>
    <w:p w:rsidR="00E65E08" w:rsidRDefault="006E490D" w:rsidP="00E83140">
      <w:r>
        <w:t xml:space="preserve">No </w:t>
      </w:r>
      <w:r w:rsidRPr="006E490D">
        <w:rPr>
          <w:highlight w:val="yellow"/>
        </w:rPr>
        <w:t>anexo x</w:t>
      </w:r>
      <w:r w:rsidR="00C55220">
        <w:t xml:space="preserve"> é apresentado o modelo EER</w:t>
      </w:r>
      <w:r w:rsidR="00C93727">
        <w:t xml:space="preserve"> da base de dados do </w:t>
      </w:r>
      <w:proofErr w:type="spellStart"/>
      <w:r w:rsidR="00C93727">
        <w:t>EHRServer</w:t>
      </w:r>
      <w:proofErr w:type="spellEnd"/>
      <w:r w:rsidR="00C93727">
        <w:t xml:space="preserve"> em </w:t>
      </w:r>
      <w:proofErr w:type="spellStart"/>
      <w:r w:rsidR="00C93727">
        <w:t>mysql</w:t>
      </w:r>
      <w:proofErr w:type="spellEnd"/>
      <w:r w:rsidR="00E65E08">
        <w:t>.</w:t>
      </w:r>
    </w:p>
    <w:p w:rsidR="000868F0" w:rsidRDefault="000868F0" w:rsidP="00E83140">
      <w:r>
        <w:t xml:space="preserve">Como pode ser observado e, analisando apenas as tabelas diretamente relacionados com o EHR, cada pessoa pode ter vários </w:t>
      </w:r>
      <w:proofErr w:type="spellStart"/>
      <w:r w:rsidRPr="00A13901">
        <w:rPr>
          <w:b/>
        </w:rPr>
        <w:t>ehr</w:t>
      </w:r>
      <w:r>
        <w:t>’s</w:t>
      </w:r>
      <w:proofErr w:type="spellEnd"/>
      <w:r w:rsidR="00A13901">
        <w:t xml:space="preserve"> e para cada um destes existem várias </w:t>
      </w:r>
      <w:proofErr w:type="spellStart"/>
      <w:r w:rsidR="00A13901" w:rsidRPr="00A13901">
        <w:rPr>
          <w:b/>
        </w:rPr>
        <w:t>contribution</w:t>
      </w:r>
      <w:proofErr w:type="spellEnd"/>
      <w:r w:rsidR="00A13901">
        <w:t xml:space="preserve">, isto é, cada </w:t>
      </w:r>
      <w:proofErr w:type="spellStart"/>
      <w:r w:rsidR="00A13901" w:rsidRPr="00A13901">
        <w:rPr>
          <w:b/>
        </w:rPr>
        <w:t>ehr</w:t>
      </w:r>
      <w:proofErr w:type="spellEnd"/>
      <w:r w:rsidR="00A13901">
        <w:t xml:space="preserve"> tem vários registos/contribuições clínicas de um doente.</w:t>
      </w:r>
      <w:r w:rsidR="00523AA4">
        <w:t xml:space="preserve"> Para cada uma destas contribuições é fácil entender a tabela </w:t>
      </w:r>
      <w:proofErr w:type="spellStart"/>
      <w:r w:rsidR="00523AA4" w:rsidRPr="00523AA4">
        <w:rPr>
          <w:b/>
        </w:rPr>
        <w:t>version</w:t>
      </w:r>
      <w:proofErr w:type="spellEnd"/>
      <w:r w:rsidR="00523AA4">
        <w:t xml:space="preserve">, faz o registo de versões de cada registo. Ao lado da tabela </w:t>
      </w:r>
      <w:proofErr w:type="spellStart"/>
      <w:r w:rsidR="00523AA4" w:rsidRPr="00523AA4">
        <w:rPr>
          <w:b/>
        </w:rPr>
        <w:t>version</w:t>
      </w:r>
      <w:proofErr w:type="spellEnd"/>
      <w:r w:rsidR="00523AA4">
        <w:t xml:space="preserve"> tem a tabela </w:t>
      </w:r>
      <w:proofErr w:type="spellStart"/>
      <w:r w:rsidR="00523AA4" w:rsidRPr="00523AA4">
        <w:rPr>
          <w:b/>
        </w:rPr>
        <w:t>audit_details</w:t>
      </w:r>
      <w:proofErr w:type="spellEnd"/>
      <w:r w:rsidR="00523AA4">
        <w:t xml:space="preserve"> que é responsável pelo armazenamento de dados </w:t>
      </w:r>
      <w:r w:rsidR="00523AA4">
        <w:lastRenderedPageBreak/>
        <w:t xml:space="preserve">como data em que foi submetido um registo, médico que o submeteu, etc. Seguindo em direção a </w:t>
      </w:r>
      <w:proofErr w:type="spellStart"/>
      <w:r w:rsidR="00523AA4" w:rsidRPr="00C93727">
        <w:rPr>
          <w:b/>
        </w:rPr>
        <w:t>composition_index</w:t>
      </w:r>
      <w:proofErr w:type="spellEnd"/>
      <w:r w:rsidR="00523AA4">
        <w:t xml:space="preserve">, é possível observar </w:t>
      </w:r>
      <w:r w:rsidR="00C93727">
        <w:t>que várias versões seguem apenas uma composição (</w:t>
      </w:r>
      <w:proofErr w:type="spellStart"/>
      <w:r w:rsidR="00C93727" w:rsidRPr="00C93727">
        <w:rPr>
          <w:b/>
        </w:rPr>
        <w:t>composition_index</w:t>
      </w:r>
      <w:proofErr w:type="spellEnd"/>
      <w:r w:rsidR="00C93727">
        <w:t xml:space="preserve">), ou seja, apesar das várias versões nas quais pode ser alterado o conteúdo de um registo, a sua composição/estrutura são sempre as mesmas (segue a estrutura do </w:t>
      </w:r>
      <w:proofErr w:type="spellStart"/>
      <w:r w:rsidR="00C93727" w:rsidRPr="00C93727">
        <w:rPr>
          <w:i/>
        </w:rPr>
        <w:t>template</w:t>
      </w:r>
      <w:proofErr w:type="spellEnd"/>
      <w:r w:rsidR="00C93727">
        <w:t xml:space="preserve">). Sendo assim cada </w:t>
      </w:r>
      <w:r w:rsidR="00870064">
        <w:t xml:space="preserve">composição pode conter vários valores, os quais são registados em </w:t>
      </w:r>
      <w:proofErr w:type="spellStart"/>
      <w:r w:rsidR="00870064" w:rsidRPr="00870064">
        <w:rPr>
          <w:b/>
        </w:rPr>
        <w:t>data_value_index</w:t>
      </w:r>
      <w:proofErr w:type="spellEnd"/>
      <w:r w:rsidR="00870064">
        <w:t>. Para cada um destes é feita a separação pelas tabelas respetivas de acordo com o tipo de dados que representam.</w:t>
      </w:r>
    </w:p>
    <w:p w:rsidR="00202806" w:rsidRPr="002B632A" w:rsidRDefault="00985C3F" w:rsidP="00D02CD2">
      <w:r>
        <w:t xml:space="preserve">Com isto, e como já referido anteriormente, é de fácil reparo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w:t>
      </w:r>
      <w:r w:rsidR="00653C81">
        <w:t>para guardar dados com diferentes estruturas</w:t>
      </w:r>
      <w:r>
        <w:t>.</w:t>
      </w:r>
    </w:p>
    <w:p w:rsidR="004B7590" w:rsidRPr="007B53B3" w:rsidRDefault="004B7590" w:rsidP="004A787D">
      <w:pPr>
        <w:pStyle w:val="Heading2"/>
      </w:pPr>
      <w:bookmarkStart w:id="43" w:name="_Toc452456537"/>
      <w:r w:rsidRPr="007B53B3">
        <w:t>Resumo</w:t>
      </w:r>
      <w:bookmarkEnd w:id="18"/>
      <w:bookmarkEnd w:id="43"/>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CB748B" w:rsidRDefault="00246AD8" w:rsidP="004807D0">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4807D0" w:rsidRDefault="004807D0" w:rsidP="004807D0"/>
    <w:p w:rsidR="004807D0" w:rsidRPr="00173F88" w:rsidRDefault="00260B24" w:rsidP="004807D0">
      <w:pPr>
        <w:pStyle w:val="Heading1Before"/>
      </w:pPr>
      <w:r>
        <w:lastRenderedPageBreak/>
        <w:t>Capítulo 3</w:t>
      </w:r>
    </w:p>
    <w:p w:rsidR="004807D0" w:rsidRPr="00173F88" w:rsidRDefault="00BE2427" w:rsidP="004807D0">
      <w:pPr>
        <w:pStyle w:val="Heading1"/>
      </w:pPr>
      <w:r>
        <w:t>Solução</w:t>
      </w:r>
    </w:p>
    <w:p w:rsidR="004807D0" w:rsidRPr="00462A30" w:rsidRDefault="00BE2427" w:rsidP="004807D0">
      <w:pPr>
        <w:rPr>
          <w:color w:val="000000" w:themeColor="text1"/>
        </w:rPr>
      </w:pPr>
      <w:r>
        <w:rPr>
          <w:color w:val="000000" w:themeColor="text1"/>
        </w:rPr>
        <w:t>Como analisado em outros tópicos deste documento, é possível concluir vários problemas que advêm da grande quantidade de informação clínica.</w:t>
      </w:r>
      <w:r w:rsidR="000F7497">
        <w:rPr>
          <w:color w:val="000000" w:themeColor="text1"/>
        </w:rPr>
        <w:t xml:space="preserve"> E</w:t>
      </w:r>
      <w:r w:rsidR="00C62F23">
        <w:rPr>
          <w:color w:val="000000" w:themeColor="text1"/>
        </w:rPr>
        <w:t>ntre estes podem</w:t>
      </w:r>
      <w:r w:rsidR="000F7497">
        <w:rPr>
          <w:color w:val="000000" w:themeColor="text1"/>
        </w:rPr>
        <w:t xml:space="preserve"> referir</w:t>
      </w:r>
      <w:r w:rsidR="00C62F23">
        <w:rPr>
          <w:color w:val="000000" w:themeColor="text1"/>
        </w:rPr>
        <w:t>-se</w:t>
      </w:r>
      <w:r w:rsidR="000F7497">
        <w:rPr>
          <w:color w:val="000000" w:themeColor="text1"/>
        </w:rPr>
        <w:t xml:space="preserve"> a grande </w:t>
      </w:r>
      <w:r w:rsidR="007C0FC5">
        <w:rPr>
          <w:color w:val="000000" w:themeColor="text1"/>
        </w:rPr>
        <w:t>variedade de</w:t>
      </w:r>
      <w:r w:rsidR="000F7497">
        <w:rPr>
          <w:color w:val="000000" w:themeColor="text1"/>
        </w:rPr>
        <w:t xml:space="preserve"> dados, </w:t>
      </w:r>
      <w:r w:rsidR="007C0FC5">
        <w:rPr>
          <w:color w:val="000000" w:themeColor="text1"/>
        </w:rPr>
        <w:t xml:space="preserve">os diferentes formatos desses dados, </w:t>
      </w:r>
      <w:r w:rsidR="000F7497">
        <w:rPr>
          <w:color w:val="000000" w:themeColor="text1"/>
        </w:rPr>
        <w:t>as diferenças</w:t>
      </w:r>
      <w:r w:rsidR="00602954">
        <w:rPr>
          <w:color w:val="000000" w:themeColor="text1"/>
        </w:rPr>
        <w:t xml:space="preserve"> na estrutura dos </w:t>
      </w:r>
      <w:r w:rsidR="007C0FC5">
        <w:rPr>
          <w:color w:val="000000" w:themeColor="text1"/>
        </w:rPr>
        <w:t xml:space="preserve">dados, etc. Todos estas variáveis </w:t>
      </w:r>
      <w:r w:rsidR="00DB341F">
        <w:rPr>
          <w:color w:val="000000" w:themeColor="text1"/>
        </w:rPr>
        <w:t xml:space="preserve">são um problema, pois </w:t>
      </w:r>
      <w:r w:rsidR="007C0FC5">
        <w:rPr>
          <w:color w:val="000000" w:themeColor="text1"/>
        </w:rPr>
        <w:t>dificultam o acesso aos dados de forma eficaz tornando, por isso,</w:t>
      </w:r>
      <w:r w:rsidR="00DB341F">
        <w:rPr>
          <w:color w:val="000000" w:themeColor="text1"/>
        </w:rPr>
        <w:t xml:space="preserve"> necessária a criação desta solução. Sendo assim, neste capítulo pretende-se apresentar a solução e evidenciar que problemas é que esta resolve.</w:t>
      </w:r>
    </w:p>
    <w:p w:rsidR="004807D0" w:rsidRPr="00173F88" w:rsidRDefault="00BE2427" w:rsidP="004807D0">
      <w:pPr>
        <w:pStyle w:val="Heading2"/>
      </w:pPr>
      <w:r>
        <w:t>Problema - Solução</w:t>
      </w:r>
    </w:p>
    <w:p w:rsidR="006D1239" w:rsidRDefault="00C8558A" w:rsidP="006D1239">
      <w:r>
        <w:t>Na tabela seguinte são apresentados os problemas seguidos das soluções</w:t>
      </w:r>
      <w:r w:rsidR="00C5687C">
        <w:t xml:space="preserve"> ou tópicos que ajudam </w:t>
      </w:r>
      <w:r w:rsidR="006D67B2">
        <w:t xml:space="preserve">direta ou indiretamente </w:t>
      </w:r>
      <w:r w:rsidR="00C5687C">
        <w:t>na solução</w:t>
      </w:r>
      <w:r>
        <w:t xml:space="preserve">. </w:t>
      </w:r>
      <w:r w:rsidR="00C5687C">
        <w:t>Essas soluções e</w:t>
      </w:r>
      <w:r>
        <w:t xml:space="preserve"> tópicos </w:t>
      </w:r>
      <w:r w:rsidR="00C5687C">
        <w:t xml:space="preserve">serão </w:t>
      </w:r>
      <w:r w:rsidR="006D67B2">
        <w:t>apresentados com mais pormenor</w:t>
      </w:r>
      <w:r w:rsidR="00C5687C">
        <w:t xml:space="preserve"> nas secções mais adiante.</w:t>
      </w:r>
      <w:r>
        <w:t xml:space="preserve"> </w:t>
      </w:r>
    </w:p>
    <w:p w:rsidR="00C8558A" w:rsidRDefault="00C8558A" w:rsidP="006D1239"/>
    <w:tbl>
      <w:tblPr>
        <w:tblStyle w:val="TableGridLight"/>
        <w:tblW w:w="0" w:type="auto"/>
        <w:tblLook w:val="04A0" w:firstRow="1" w:lastRow="0" w:firstColumn="1" w:lastColumn="0" w:noHBand="0" w:noVBand="1"/>
      </w:tblPr>
      <w:tblGrid>
        <w:gridCol w:w="2830"/>
        <w:gridCol w:w="5663"/>
      </w:tblGrid>
      <w:tr w:rsidR="00C8558A" w:rsidRPr="00A96430" w:rsidTr="00A96430">
        <w:tc>
          <w:tcPr>
            <w:tcW w:w="2830" w:type="dxa"/>
          </w:tcPr>
          <w:p w:rsidR="00C8558A" w:rsidRPr="00A96430" w:rsidRDefault="00C8558A" w:rsidP="00A96430">
            <w:pPr>
              <w:ind w:firstLine="0"/>
              <w:jc w:val="center"/>
              <w:rPr>
                <w:b/>
              </w:rPr>
            </w:pPr>
            <w:r w:rsidRPr="00A96430">
              <w:rPr>
                <w:b/>
              </w:rPr>
              <w:t>Problema</w:t>
            </w:r>
          </w:p>
        </w:tc>
        <w:tc>
          <w:tcPr>
            <w:tcW w:w="5663" w:type="dxa"/>
          </w:tcPr>
          <w:p w:rsidR="00C8558A" w:rsidRPr="00A96430" w:rsidRDefault="00C8558A" w:rsidP="00A96430">
            <w:pPr>
              <w:ind w:firstLine="0"/>
              <w:jc w:val="center"/>
              <w:rPr>
                <w:b/>
              </w:rPr>
            </w:pPr>
            <w:r w:rsidRPr="00A96430">
              <w:rPr>
                <w:b/>
              </w:rPr>
              <w:t>Solução</w:t>
            </w:r>
          </w:p>
        </w:tc>
      </w:tr>
      <w:tr w:rsidR="00C8558A" w:rsidTr="00A96430">
        <w:tc>
          <w:tcPr>
            <w:tcW w:w="2830" w:type="dxa"/>
          </w:tcPr>
          <w:p w:rsidR="00C8558A" w:rsidRPr="00A96430" w:rsidRDefault="00C8558A" w:rsidP="006D1239">
            <w:pPr>
              <w:ind w:firstLine="0"/>
            </w:pPr>
            <w:r w:rsidRPr="00A96430">
              <w:t>Diferentes formatos</w:t>
            </w:r>
          </w:p>
        </w:tc>
        <w:tc>
          <w:tcPr>
            <w:tcW w:w="5663" w:type="dxa"/>
          </w:tcPr>
          <w:p w:rsidR="00C8558A" w:rsidRPr="00A96430" w:rsidRDefault="002B10F3" w:rsidP="001B2C2B">
            <w:pPr>
              <w:ind w:firstLine="0"/>
            </w:pPr>
            <w:proofErr w:type="spellStart"/>
            <w:r w:rsidRPr="002B10F3">
              <w:rPr>
                <w:i/>
              </w:rPr>
              <w:t>EHRServer</w:t>
            </w:r>
            <w:proofErr w:type="spellEnd"/>
          </w:p>
        </w:tc>
      </w:tr>
      <w:tr w:rsidR="00C8558A" w:rsidTr="00A96430">
        <w:tc>
          <w:tcPr>
            <w:tcW w:w="2830" w:type="dxa"/>
          </w:tcPr>
          <w:p w:rsidR="00C8558A" w:rsidRPr="00A96430" w:rsidRDefault="00C8558A" w:rsidP="006D1239">
            <w:pPr>
              <w:ind w:firstLine="0"/>
            </w:pPr>
            <w:r w:rsidRPr="00A96430">
              <w:t>Diferentes estruturas</w:t>
            </w:r>
          </w:p>
        </w:tc>
        <w:tc>
          <w:tcPr>
            <w:tcW w:w="5663" w:type="dxa"/>
          </w:tcPr>
          <w:p w:rsidR="00C8558A" w:rsidRPr="002B10F3" w:rsidRDefault="002B10F3" w:rsidP="006D1239">
            <w:pPr>
              <w:ind w:firstLine="0"/>
              <w:rPr>
                <w:i/>
              </w:rPr>
            </w:pPr>
            <w:proofErr w:type="spellStart"/>
            <w:r w:rsidRPr="002B10F3">
              <w:rPr>
                <w:i/>
              </w:rPr>
              <w:t>EHRServer</w:t>
            </w:r>
            <w:proofErr w:type="spellEnd"/>
          </w:p>
        </w:tc>
      </w:tr>
      <w:tr w:rsidR="00C8558A" w:rsidTr="00A96430">
        <w:tc>
          <w:tcPr>
            <w:tcW w:w="2830" w:type="dxa"/>
          </w:tcPr>
          <w:p w:rsidR="00C8558A" w:rsidRPr="00A96430" w:rsidRDefault="00AD6ED8" w:rsidP="006D1239">
            <w:pPr>
              <w:ind w:firstLine="0"/>
            </w:pPr>
            <w:r w:rsidRPr="00A96430">
              <w:t>Ausência de</w:t>
            </w:r>
            <w:r w:rsidR="005679B0">
              <w:t xml:space="preserve"> texto (dados apenas com imagem</w:t>
            </w:r>
            <w:r w:rsidRPr="00A96430">
              <w:t>)</w:t>
            </w:r>
          </w:p>
        </w:tc>
        <w:tc>
          <w:tcPr>
            <w:tcW w:w="5663" w:type="dxa"/>
          </w:tcPr>
          <w:p w:rsidR="00C8558A" w:rsidRPr="00A96430" w:rsidRDefault="002B10F3" w:rsidP="006D1239">
            <w:pPr>
              <w:ind w:firstLine="0"/>
            </w:pPr>
            <w:proofErr w:type="spellStart"/>
            <w:r w:rsidRPr="00213817">
              <w:rPr>
                <w:i/>
              </w:rPr>
              <w:t>EHRServer</w:t>
            </w:r>
            <w:proofErr w:type="spellEnd"/>
            <w:r>
              <w:t xml:space="preserve"> + E-</w:t>
            </w:r>
            <w:proofErr w:type="spellStart"/>
            <w:r>
              <w:t>results</w:t>
            </w:r>
            <w:proofErr w:type="spellEnd"/>
            <w:r>
              <w:t xml:space="preserve"> + </w:t>
            </w:r>
            <w:proofErr w:type="spellStart"/>
            <w:r>
              <w:t>Solr</w:t>
            </w:r>
            <w:proofErr w:type="spellEnd"/>
          </w:p>
        </w:tc>
      </w:tr>
      <w:tr w:rsidR="00C8558A" w:rsidTr="00A96430">
        <w:tc>
          <w:tcPr>
            <w:tcW w:w="2830" w:type="dxa"/>
          </w:tcPr>
          <w:p w:rsidR="00C8558A" w:rsidRPr="00A96430" w:rsidRDefault="00A96430" w:rsidP="006D1239">
            <w:pPr>
              <w:ind w:firstLine="0"/>
            </w:pPr>
            <w:r w:rsidRPr="00A96430">
              <w:t>Nem todos os dados são importantes indexar</w:t>
            </w:r>
          </w:p>
        </w:tc>
        <w:tc>
          <w:tcPr>
            <w:tcW w:w="5663" w:type="dxa"/>
          </w:tcPr>
          <w:p w:rsidR="00C8558A" w:rsidRPr="00A96430" w:rsidRDefault="002B10F3" w:rsidP="006D1239">
            <w:pPr>
              <w:ind w:firstLine="0"/>
            </w:pPr>
            <w:proofErr w:type="spellStart"/>
            <w:r w:rsidRPr="00213817">
              <w:rPr>
                <w:i/>
              </w:rPr>
              <w:t>EHRServer</w:t>
            </w:r>
            <w:proofErr w:type="spellEnd"/>
            <w:r>
              <w:t xml:space="preserve"> + </w:t>
            </w:r>
            <w:proofErr w:type="spellStart"/>
            <w:r>
              <w:t>Solr</w:t>
            </w:r>
            <w:proofErr w:type="spellEnd"/>
          </w:p>
        </w:tc>
      </w:tr>
      <w:tr w:rsidR="00C8558A" w:rsidTr="00A96430">
        <w:tc>
          <w:tcPr>
            <w:tcW w:w="2830" w:type="dxa"/>
          </w:tcPr>
          <w:p w:rsidR="00C8558A" w:rsidRPr="00A96430" w:rsidRDefault="00A96430" w:rsidP="006D1239">
            <w:pPr>
              <w:ind w:firstLine="0"/>
            </w:pPr>
            <w:r w:rsidRPr="00A96430">
              <w:t>Apresentação da informação dos diferentes documentos</w:t>
            </w:r>
          </w:p>
        </w:tc>
        <w:tc>
          <w:tcPr>
            <w:tcW w:w="5663" w:type="dxa"/>
          </w:tcPr>
          <w:p w:rsidR="00C8558A" w:rsidRPr="00A96430" w:rsidRDefault="002B10F3" w:rsidP="00A5234C">
            <w:pPr>
              <w:keepNext/>
              <w:ind w:firstLine="0"/>
            </w:pPr>
            <w:r>
              <w:t>E-</w:t>
            </w:r>
            <w:proofErr w:type="spellStart"/>
            <w:r>
              <w:t>results</w:t>
            </w:r>
            <w:proofErr w:type="spellEnd"/>
            <w:r>
              <w:t xml:space="preserve"> + Interface</w:t>
            </w:r>
          </w:p>
        </w:tc>
      </w:tr>
    </w:tbl>
    <w:p w:rsidR="00C8558A" w:rsidRDefault="00A5234C" w:rsidP="00A5234C">
      <w:pPr>
        <w:pStyle w:val="Caption"/>
        <w:jc w:val="center"/>
      </w:pPr>
      <w:r>
        <w:t xml:space="preserve">Tabela </w:t>
      </w:r>
      <w:fldSimple w:instr=" SEQ Tabela \* ARABIC ">
        <w:r w:rsidR="00B90FB8">
          <w:rPr>
            <w:noProof/>
          </w:rPr>
          <w:t>4</w:t>
        </w:r>
      </w:fldSimple>
      <w:r>
        <w:t xml:space="preserve"> - Problemas e soluções</w:t>
      </w:r>
    </w:p>
    <w:p w:rsidR="00784332" w:rsidRPr="00784332" w:rsidRDefault="00784332" w:rsidP="00784332">
      <w:r>
        <w:t xml:space="preserve">Como é possível observar o </w:t>
      </w:r>
      <w:proofErr w:type="spellStart"/>
      <w:r w:rsidRPr="00784332">
        <w:rPr>
          <w:i/>
        </w:rPr>
        <w:t>EHRServer</w:t>
      </w:r>
      <w:proofErr w:type="spellEnd"/>
      <w:r>
        <w:t xml:space="preserve"> contribuiu para a solução da maioria dos problemas em causa e, por isso, tem um papel fundamental na </w:t>
      </w:r>
      <w:r w:rsidR="004D062E">
        <w:t>solução apresentada</w:t>
      </w:r>
      <w:r>
        <w:t>.</w:t>
      </w:r>
    </w:p>
    <w:p w:rsidR="006D1239" w:rsidRDefault="00BE2427" w:rsidP="006D1239">
      <w:pPr>
        <w:pStyle w:val="Heading2"/>
      </w:pPr>
      <w:r>
        <w:lastRenderedPageBreak/>
        <w:t>Arquitetura</w:t>
      </w:r>
    </w:p>
    <w:p w:rsidR="006D67B2" w:rsidRPr="00CD44A2" w:rsidRDefault="001C7D42" w:rsidP="001C7D42">
      <w:pPr>
        <w:pStyle w:val="BodyText"/>
      </w:pPr>
      <w:r w:rsidRPr="001C7D42">
        <w:t>A arquitetura construída descreve uma aplicaç</w:t>
      </w:r>
      <w:r>
        <w:t>ão cliente-servidor na qual todos os clientes podem conectar-se ao servidor e realizar ações, obtendo a resposta do servidor.</w:t>
      </w:r>
    </w:p>
    <w:p w:rsidR="00F02D57" w:rsidRPr="00CD44A2" w:rsidRDefault="00CD44A2" w:rsidP="006D67B2">
      <w:pPr>
        <w:pStyle w:val="BodyText"/>
      </w:pPr>
      <w:r>
        <w:rPr>
          <w:noProof/>
        </w:rPr>
        <mc:AlternateContent>
          <mc:Choice Requires="wps">
            <w:drawing>
              <wp:anchor distT="0" distB="0" distL="114300" distR="114300" simplePos="0" relativeHeight="251696128" behindDoc="1" locked="0" layoutInCell="1" allowOverlap="1" wp14:anchorId="3BF74722" wp14:editId="1870C031">
                <wp:simplePos x="0" y="0"/>
                <wp:positionH relativeFrom="column">
                  <wp:posOffset>414020</wp:posOffset>
                </wp:positionH>
                <wp:positionV relativeFrom="paragraph">
                  <wp:posOffset>1388745</wp:posOffset>
                </wp:positionV>
                <wp:extent cx="4562475" cy="635"/>
                <wp:effectExtent l="0" t="0" r="0" b="0"/>
                <wp:wrapTight wrapText="bothSides">
                  <wp:wrapPolygon edited="0">
                    <wp:start x="0" y="0"/>
                    <wp:lineTo x="0" y="21600"/>
                    <wp:lineTo x="21600" y="21600"/>
                    <wp:lineTo x="21600" y="0"/>
                  </wp:wrapPolygon>
                </wp:wrapTight>
                <wp:docPr id="34" name="Text Box 34"/>
                <wp:cNvGraphicFramePr/>
                <a:graphic xmlns:a="http://schemas.openxmlformats.org/drawingml/2006/main">
                  <a:graphicData uri="http://schemas.microsoft.com/office/word/2010/wordprocessingShape">
                    <wps:wsp>
                      <wps:cNvSpPr txBox="1"/>
                      <wps:spPr>
                        <a:xfrm>
                          <a:off x="0" y="0"/>
                          <a:ext cx="4562475" cy="635"/>
                        </a:xfrm>
                        <a:prstGeom prst="rect">
                          <a:avLst/>
                        </a:prstGeom>
                        <a:solidFill>
                          <a:prstClr val="white"/>
                        </a:solidFill>
                        <a:ln>
                          <a:noFill/>
                        </a:ln>
                        <a:effectLst/>
                      </wps:spPr>
                      <wps:txbx>
                        <w:txbxContent>
                          <w:p w:rsidR="00CD44A2" w:rsidRPr="006065DF" w:rsidRDefault="00CD44A2" w:rsidP="00CD44A2">
                            <w:pPr>
                              <w:pStyle w:val="Caption"/>
                              <w:jc w:val="center"/>
                              <w:rPr>
                                <w:noProof/>
                              </w:rPr>
                            </w:pPr>
                            <w:r>
                              <w:t xml:space="preserve">Figura </w:t>
                            </w:r>
                            <w:fldSimple w:instr=" SEQ Figura \* ARABIC ">
                              <w:r>
                                <w:rPr>
                                  <w:noProof/>
                                </w:rPr>
                                <w:t>8</w:t>
                              </w:r>
                            </w:fldSimple>
                            <w:r>
                              <w:t xml:space="preserve"> - Estrutura da aplicação cliente/servi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F74722" id="Text Box 34" o:spid="_x0000_s1046" type="#_x0000_t202" style="position:absolute;left:0;text-align:left;margin-left:32.6pt;margin-top:109.35pt;width:359.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" stroked="f">
                <v:textbox style="mso-fit-shape-to-text:t" inset="0,0,0,0">
                  <w:txbxContent>
                    <w:p w:rsidR="00CD44A2" w:rsidRPr="006065DF" w:rsidRDefault="00CD44A2" w:rsidP="00CD44A2">
                      <w:pPr>
                        <w:pStyle w:val="Caption"/>
                        <w:jc w:val="center"/>
                        <w:rPr>
                          <w:noProof/>
                        </w:rPr>
                      </w:pPr>
                      <w:r>
                        <w:t xml:space="preserve">Figura </w:t>
                      </w:r>
                      <w:fldSimple w:instr=" SEQ Figura \* ARABIC ">
                        <w:r>
                          <w:rPr>
                            <w:noProof/>
                          </w:rPr>
                          <w:t>8</w:t>
                        </w:r>
                      </w:fldSimple>
                      <w:r>
                        <w:t xml:space="preserve"> - Estrutura da aplicação cliente/servidor</w:t>
                      </w:r>
                    </w:p>
                  </w:txbxContent>
                </v:textbox>
                <w10:wrap type="tight"/>
              </v:shape>
            </w:pict>
          </mc:Fallback>
        </mc:AlternateContent>
      </w:r>
      <w:r w:rsidR="00F02D57" w:rsidRPr="00F02D57">
        <w:rPr>
          <w:noProof/>
          <w:lang w:eastAsia="pt-PT"/>
        </w:rPr>
        <w:drawing>
          <wp:anchor distT="0" distB="0" distL="114300" distR="114300" simplePos="0" relativeHeight="251689984" behindDoc="1" locked="0" layoutInCell="1" allowOverlap="1" wp14:anchorId="6827F24A" wp14:editId="5F86DEEB">
            <wp:simplePos x="0" y="0"/>
            <wp:positionH relativeFrom="margin">
              <wp:align>center</wp:align>
            </wp:positionH>
            <wp:positionV relativeFrom="paragraph">
              <wp:posOffset>13335</wp:posOffset>
            </wp:positionV>
            <wp:extent cx="4562475" cy="1318260"/>
            <wp:effectExtent l="0" t="0" r="9525" b="0"/>
            <wp:wrapTight wrapText="bothSides">
              <wp:wrapPolygon edited="0">
                <wp:start x="0" y="0"/>
                <wp:lineTo x="0" y="21225"/>
                <wp:lineTo x="21555" y="21225"/>
                <wp:lineTo x="21555" y="0"/>
                <wp:lineTo x="0" y="0"/>
              </wp:wrapPolygon>
            </wp:wrapTight>
            <wp:docPr id="19" name="Picture 19" descr="C:\Users\Joaogcorreia\Desktop\EHR + Solr + IndexDocClinicos\Indexacao-de-Documentos-Clinicos\Dissertacao\images\client-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aogcorreia\Desktop\EHR + Solr + IndexDocClinicos\Indexacao-de-Documentos-Clinicos\Dissertacao\images\client-server.jpg"/>
                    <pic:cNvPicPr>
                      <a:picLocks noChangeAspect="1" noChangeArrowheads="1"/>
                    </pic:cNvPicPr>
                  </pic:nvPicPr>
                  <pic:blipFill rotWithShape="1">
                    <a:blip r:embed="rId48">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Default="001C7D42" w:rsidP="006D67B2">
      <w:pPr>
        <w:pStyle w:val="BodyText"/>
      </w:pPr>
      <w:r>
        <w:t xml:space="preserve">O lado do cliente é meramente composto pela interfac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CD44A2" w:rsidRPr="006D67B2" w:rsidRDefault="001F1C15" w:rsidP="00F30766">
      <w:pPr>
        <w:pStyle w:val="BodyText"/>
      </w:pPr>
      <w:r>
        <w:rPr>
          <w:noProof/>
          <w:lang w:eastAsia="pt-PT"/>
        </w:rPr>
        <w:lastRenderedPageBreak/>
        <mc:AlternateContent>
          <mc:Choice Requires="wpg">
            <w:drawing>
              <wp:anchor distT="0" distB="0" distL="114300" distR="114300" simplePos="0" relativeHeight="251699200" behindDoc="0" locked="0" layoutInCell="1" allowOverlap="1">
                <wp:simplePos x="0" y="0"/>
                <wp:positionH relativeFrom="column">
                  <wp:posOffset>-127635</wp:posOffset>
                </wp:positionH>
                <wp:positionV relativeFrom="paragraph">
                  <wp:posOffset>543560</wp:posOffset>
                </wp:positionV>
                <wp:extent cx="5516245" cy="5083175"/>
                <wp:effectExtent l="0" t="0" r="8255" b="3175"/>
                <wp:wrapThrough wrapText="bothSides">
                  <wp:wrapPolygon edited="0">
                    <wp:start x="0" y="0"/>
                    <wp:lineTo x="0" y="20156"/>
                    <wp:lineTo x="373" y="20723"/>
                    <wp:lineTo x="373" y="21533"/>
                    <wp:lineTo x="21036" y="21533"/>
                    <wp:lineTo x="21036" y="20723"/>
                    <wp:lineTo x="21558" y="20156"/>
                    <wp:lineTo x="21558" y="0"/>
                    <wp:lineTo x="0" y="0"/>
                  </wp:wrapPolygon>
                </wp:wrapThrough>
                <wp:docPr id="36" name="Group 36"/>
                <wp:cNvGraphicFramePr/>
                <a:graphic xmlns:a="http://schemas.openxmlformats.org/drawingml/2006/main">
                  <a:graphicData uri="http://schemas.microsoft.com/office/word/2010/wordprocessingGroup">
                    <wpg:wgp>
                      <wpg:cNvGrpSpPr/>
                      <wpg:grpSpPr>
                        <a:xfrm>
                          <a:off x="0" y="0"/>
                          <a:ext cx="5516245" cy="5083175"/>
                          <a:chOff x="0" y="0"/>
                          <a:chExt cx="5516245" cy="5083175"/>
                        </a:xfrm>
                      </wpg:grpSpPr>
                      <pic:pic xmlns:pic="http://schemas.openxmlformats.org/drawingml/2006/picture">
                        <pic:nvPicPr>
                          <pic:cNvPr id="33" name="Picture 33" descr="C:\Users\Joaogcorreia\Desktop\EHR + Solr + IndexDocClinicos\Indexacao-de-Documentos-Clinicos\Dissertacao\images\structure.jpg"/>
                          <pic:cNvPicPr>
                            <a:picLocks noChangeAspect="1"/>
                          </pic:cNvPicPr>
                        </pic:nvPicPr>
                        <pic:blipFill rotWithShape="1">
                          <a:blip r:embed="rId49">
                            <a:extLst>
                              <a:ext uri="{28A0092B-C50C-407E-A947-70E740481C1C}">
                                <a14:useLocalDpi xmlns:a14="http://schemas.microsoft.com/office/drawing/2010/main" val="0"/>
                              </a:ext>
                            </a:extLst>
                          </a:blip>
                          <a:srcRect l="16230" t="13538"/>
                          <a:stretch/>
                        </pic:blipFill>
                        <pic:spPr bwMode="auto">
                          <a:xfrm>
                            <a:off x="0" y="0"/>
                            <a:ext cx="5516245" cy="4748530"/>
                          </a:xfrm>
                          <a:prstGeom prst="rect">
                            <a:avLst/>
                          </a:prstGeom>
                          <a:noFill/>
                          <a:ln>
                            <a:noFill/>
                          </a:ln>
                          <a:extLst>
                            <a:ext uri="{53640926-AAD7-44D8-BBD7-CCE9431645EC}">
                              <a14:shadowObscured xmlns:a14="http://schemas.microsoft.com/office/drawing/2010/main"/>
                            </a:ext>
                          </a:extLst>
                        </pic:spPr>
                      </pic:pic>
                      <wps:wsp>
                        <wps:cNvPr id="35" name="Text Box 35"/>
                        <wps:cNvSpPr txBox="1"/>
                        <wps:spPr>
                          <a:xfrm>
                            <a:off x="123825" y="4714875"/>
                            <a:ext cx="5228590" cy="368300"/>
                          </a:xfrm>
                          <a:prstGeom prst="rect">
                            <a:avLst/>
                          </a:prstGeom>
                          <a:solidFill>
                            <a:prstClr val="white"/>
                          </a:solidFill>
                          <a:ln>
                            <a:noFill/>
                          </a:ln>
                          <a:effectLst/>
                        </wps:spPr>
                        <wps:txbx>
                          <w:txbxContent>
                            <w:p w:rsidR="00CD44A2" w:rsidRPr="00CD44A2" w:rsidRDefault="00CD44A2" w:rsidP="00CD44A2">
                              <w:pPr>
                                <w:pStyle w:val="Caption"/>
                                <w:jc w:val="center"/>
                              </w:pPr>
                              <w:r>
                                <w:t xml:space="preserve">Figura </w:t>
                              </w:r>
                              <w:fldSimple w:instr=" SEQ Figura \* ARABIC ">
                                <w:r>
                                  <w:rPr>
                                    <w:noProof/>
                                  </w:rPr>
                                  <w:t>9</w:t>
                                </w:r>
                              </w:fldSimple>
                              <w:r>
                                <w:t xml:space="preserve"> - Arquitetura da soluçã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6" o:spid="_x0000_s1047" style="position:absolute;left:0;text-align:left;margin-left:-10.05pt;margin-top:42.8pt;width:434.35pt;height:400.25pt;z-index:251699200" coordsize="55162,508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U6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O/jd8bvD3wJ8PaT4h8Q+HfEWuf25rUGg2NjoNolzdzXcySPGqxvIm7PlFQFJYsygA549Er53&#10;/bI/5od/2Wbwz/7cUAH/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53/wzj+z1/wBEH+Hf/hL2P/xqj/hnH9nr/og/&#10;w7/8Jex/+NV6JRQB53/wzj+z1/0Qf4d/+EvY/wDxqj/hnH9nr/og/wAO/wDwl7H/AONV6JRQB53/&#10;AMM4/s9f9EH+Hf8A4S9j/wDGqP8AhnH9nr/og/w7/wDCXsf/AI1XolFAHnf/AAzj+z1/0Qf4d/8A&#10;hL2P/wAao/4Zx/Z6/wCiD/Dv/wAJex/+NV6JRQBW03TdO0bTrXSNIsLaxsLGFLa1tbaJYoYIUUKk&#10;aIoCqqqAAoAAAAFWa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9mRpFhbWNhYwpbWtrbRLFDBCihUjRFAVVVQAFAAAAAqz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">
                <v:shape id="Picture 33" o:spid="_x0000_s1048" type="#_x0000_t75" style="position:absolute;width:55162;height:474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XCvEAAAA2wAAAA8AAABkcnMvZG93bnJldi54bWxEj0Frg0AUhO+F/oflFXqraxNJgnETglAo&#10;tJeaSHJ8uK8qcd+Ku1Xz77uFQo7DzHzDZPvZdGKkwbWWFbxGMQjiyuqWawWn49vLBoTzyBo7y6Tg&#10;Rg72u8eHDFNtJ/6isfC1CBB2KSpovO9TKV3VkEEX2Z44eN92MOiDHGqpB5wC3HRyEccrabDlsNBg&#10;T3lD1bX4MQquXXLJcy7rW1EmySfaD3eWa6Wen+bDFoSn2d/D/+13rWC5hL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1/XCvEAAAA2wAAAA8AAAAAAAAAAAAAAAAA&#10;nwIAAGRycy9kb3ducmV2LnhtbFBLBQYAAAAABAAEAPcAAACQAwAAAAA=&#10;">
                  <v:imagedata r:id="rId50" o:title="structure" croptop="8872f" cropleft="10636f"/>
                  <v:path arrowok="t"/>
                </v:shape>
                <v:shape id="Text Box 35" o:spid="_x0000_s1049" type="#_x0000_t202" style="position:absolute;left:1238;top:47148;width:52286;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CD44A2" w:rsidRPr="00CD44A2" w:rsidRDefault="00CD44A2" w:rsidP="00CD44A2">
                        <w:pPr>
                          <w:pStyle w:val="Caption"/>
                          <w:jc w:val="center"/>
                        </w:pPr>
                        <w:r>
                          <w:t xml:space="preserve">Figura </w:t>
                        </w:r>
                        <w:fldSimple w:instr=" SEQ Figura \* ARABIC ">
                          <w:r>
                            <w:rPr>
                              <w:noProof/>
                            </w:rPr>
                            <w:t>9</w:t>
                          </w:r>
                        </w:fldSimple>
                        <w:r>
                          <w:t xml:space="preserve"> - Arquitetura da solução</w:t>
                        </w:r>
                      </w:p>
                    </w:txbxContent>
                  </v:textbox>
                </v:shape>
                <w10:wrap type="through"/>
              </v:group>
            </w:pict>
          </mc:Fallback>
        </mc:AlternateContent>
      </w:r>
      <w:r w:rsidR="00F30766">
        <w:t xml:space="preserve">Na figura 9 é apresentada a arquitetura da aplicação que é seguida pela explicação mais detalhada de cada um dos passos. </w:t>
      </w:r>
    </w:p>
    <w:p w:rsidR="00BB1D8F" w:rsidRDefault="00BB1D8F" w:rsidP="00BB1D8F">
      <w:pPr>
        <w:pStyle w:val="Heading3"/>
      </w:pPr>
      <w:r>
        <w:t>E-</w:t>
      </w:r>
      <w:proofErr w:type="spellStart"/>
      <w:r>
        <w:t>results</w:t>
      </w:r>
      <w:proofErr w:type="spellEnd"/>
    </w:p>
    <w:p w:rsidR="004D062E" w:rsidRDefault="006D67B2" w:rsidP="004D062E">
      <w:pPr>
        <w:pStyle w:val="BodyText"/>
      </w:pPr>
      <w:r>
        <w:t>Tudo começa aqui. E-</w:t>
      </w:r>
      <w:proofErr w:type="spellStart"/>
      <w:r>
        <w:t>results</w:t>
      </w:r>
      <w:proofErr w:type="spellEnd"/>
      <w:r>
        <w:t xml:space="preserve"> é o nome da base de dados qu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Pr="004D062E" w:rsidRDefault="002719ED" w:rsidP="004D062E">
      <w:pPr>
        <w:pStyle w:val="BodyText"/>
      </w:pPr>
      <w:r>
        <w:t>No processo de recolha de informaç</w:t>
      </w:r>
      <w:r w:rsidR="008A0F3B">
        <w:t>ão da base de dados em causa</w:t>
      </w:r>
      <w:r>
        <w:t xml:space="preserve"> é retornada uma linha por documento, ou seja, </w:t>
      </w:r>
      <w:r w:rsidR="004B5DF4">
        <w:t xml:space="preserve">para cada documento vêm associados os dados demográficos do doente correspondente. Está claro que para isto resultar foi necessário proceder a uma </w:t>
      </w:r>
      <w:proofErr w:type="spellStart"/>
      <w:r w:rsidR="004B5DF4">
        <w:t>desnormalização</w:t>
      </w:r>
      <w:proofErr w:type="spellEnd"/>
      <w:r w:rsidR="008A0F3B">
        <w:t xml:space="preserve">, </w:t>
      </w:r>
      <w:r w:rsidR="004B5DF4">
        <w:t>pois para cada doente podem existir vários documentos.</w:t>
      </w:r>
      <w:r w:rsidR="008A0F3B">
        <w:t xml:space="preserve"> A </w:t>
      </w:r>
      <w:proofErr w:type="spellStart"/>
      <w:r w:rsidR="008A0F3B">
        <w:t>desnormalização</w:t>
      </w:r>
      <w:proofErr w:type="spellEnd"/>
      <w:r w:rsidR="008A0F3B">
        <w:t xml:space="preserve"> também é aconselhada pelo </w:t>
      </w:r>
      <w:proofErr w:type="spellStart"/>
      <w:r w:rsidR="008A0F3B">
        <w:t>solr</w:t>
      </w:r>
      <w:proofErr w:type="spellEnd"/>
      <w:r w:rsidR="008A0F3B">
        <w:t xml:space="preserve"> </w:t>
      </w:r>
      <w:r w:rsidR="008A0F3B" w:rsidRPr="004B5DF4">
        <w:rPr>
          <w:highlight w:val="red"/>
        </w:rPr>
        <w:t>(https://wiki.apache.org/solr/SchemaDesign)</w:t>
      </w:r>
      <w:r w:rsidR="008A0F3B">
        <w:rPr>
          <w:highlight w:val="red"/>
        </w:rPr>
        <w:t>.</w:t>
      </w:r>
      <w:bookmarkStart w:id="44" w:name="_GoBack"/>
      <w:bookmarkEnd w:id="44"/>
    </w:p>
    <w:p w:rsidR="00BB1D8F" w:rsidRDefault="00BB1D8F" w:rsidP="00BB1D8F">
      <w:pPr>
        <w:pStyle w:val="Heading3"/>
      </w:pPr>
      <w:proofErr w:type="spellStart"/>
      <w:r w:rsidRPr="00213817">
        <w:lastRenderedPageBreak/>
        <w:t>EHRServer</w:t>
      </w:r>
      <w:proofErr w:type="spellEnd"/>
    </w:p>
    <w:p w:rsidR="004D062E" w:rsidRDefault="004F58D4" w:rsidP="004D062E">
      <w:pPr>
        <w:pStyle w:val="BodyText"/>
      </w:pPr>
      <w:r>
        <w:t xml:space="preserve">Como já referido na revisão bibliográfica, </w:t>
      </w:r>
      <w:proofErr w:type="spellStart"/>
      <w:r w:rsidRPr="004F58D4">
        <w:rPr>
          <w:i/>
        </w:rPr>
        <w:t>EHRServer</w:t>
      </w:r>
      <w:proofErr w:type="spellEnd"/>
      <w:r>
        <w:t xml:space="preserve"> é um repositório de informação clínica que segue os padrões do </w:t>
      </w:r>
      <w:proofErr w:type="spellStart"/>
      <w:r>
        <w:t>openEHR</w:t>
      </w:r>
      <w:proofErr w:type="spellEnd"/>
      <w:r>
        <w:t>. Sendo assim, e como se pode constatar na tabela 4, grande parte dos problemas são resolvidos por ele. Então, como é que isto acontece?</w:t>
      </w:r>
    </w:p>
    <w:p w:rsidR="009323E2" w:rsidRDefault="009323E2" w:rsidP="004D062E">
      <w:pPr>
        <w:pStyle w:val="BodyText"/>
      </w:pPr>
      <w:r>
        <w:t>Relativamente a</w:t>
      </w:r>
      <w:r w:rsidR="004F58D4">
        <w:t xml:space="preserve"> diferentes formatos e estruturas, o </w:t>
      </w:r>
      <w:proofErr w:type="spellStart"/>
      <w:r w:rsidR="004F58D4" w:rsidRPr="004845A4">
        <w:rPr>
          <w:i/>
        </w:rPr>
        <w:t>EHRServer</w:t>
      </w:r>
      <w:proofErr w:type="spellEnd"/>
      <w:r w:rsidR="004F58D4">
        <w:t xml:space="preserve"> resolve este problema </w:t>
      </w:r>
      <w:r>
        <w:t xml:space="preserve">com o uso de </w:t>
      </w:r>
      <w:r w:rsidR="004F58D4">
        <w:t xml:space="preserve">arquétipos e </w:t>
      </w:r>
      <w:proofErr w:type="spellStart"/>
      <w:r w:rsidR="004F58D4" w:rsidRPr="00645D53">
        <w:rPr>
          <w:i/>
        </w:rPr>
        <w:t>templates</w:t>
      </w:r>
      <w:proofErr w:type="spellEnd"/>
      <w:r w:rsidR="004F58D4">
        <w:t xml:space="preserve">. Com estes a diversidade nos formatos e estruturas é eliminada, uma vez que passam todos a ter a mesma estrutura, a estrutura </w:t>
      </w:r>
      <w:r>
        <w:t>definida</w:t>
      </w:r>
      <w:r w:rsidR="004F58D4">
        <w:t xml:space="preserve"> no </w:t>
      </w:r>
      <w:proofErr w:type="spellStart"/>
      <w:r w:rsidR="004F58D4" w:rsidRPr="00645D53">
        <w:rPr>
          <w:i/>
        </w:rPr>
        <w:t>template</w:t>
      </w:r>
      <w:proofErr w:type="spellEnd"/>
      <w:r w:rsidR="004F58D4">
        <w:t xml:space="preserve">. Face a este facto surge então a necessidade de criar arquétipos </w:t>
      </w:r>
      <w:r>
        <w:t xml:space="preserve">e posteriormente, com estes, </w:t>
      </w:r>
      <w:proofErr w:type="spellStart"/>
      <w:r w:rsidRPr="00645D53">
        <w:rPr>
          <w:i/>
        </w:rPr>
        <w:t>templates</w:t>
      </w:r>
      <w:proofErr w:type="spellEnd"/>
      <w:r>
        <w:t xml:space="preserve"> para ser possível aglomerar no mesmo local uma grande variedade de dados.</w:t>
      </w:r>
    </w:p>
    <w:p w:rsidR="004F58D4" w:rsidRPr="004D062E" w:rsidRDefault="009323E2" w:rsidP="004D062E">
      <w:pPr>
        <w:pStyle w:val="BodyText"/>
      </w:pPr>
      <w:r>
        <w:t xml:space="preserve">Nesta solução foi criado apenas um </w:t>
      </w:r>
      <w:proofErr w:type="spellStart"/>
      <w:r w:rsidRPr="00645D53">
        <w:rPr>
          <w:i/>
        </w:rPr>
        <w:t>template</w:t>
      </w:r>
      <w:proofErr w:type="spellEnd"/>
      <w:r>
        <w:t xml:space="preserve"> que recebe do E-</w:t>
      </w:r>
      <w:proofErr w:type="spellStart"/>
      <w:r>
        <w:t>results</w:t>
      </w:r>
      <w:proofErr w:type="spellEnd"/>
      <w:r>
        <w:t xml:space="preserve"> a informação demográfica dos doentes.</w:t>
      </w:r>
    </w:p>
    <w:p w:rsidR="00BB1D8F" w:rsidRDefault="00BB1D8F" w:rsidP="00BB1D8F">
      <w:pPr>
        <w:pStyle w:val="Heading3"/>
      </w:pPr>
      <w:r>
        <w:t>Indexação</w:t>
      </w:r>
      <w:r w:rsidR="002B10F3">
        <w:t xml:space="preserve"> (</w:t>
      </w:r>
      <w:proofErr w:type="spellStart"/>
      <w:r w:rsidR="002B10F3">
        <w:t>Solr</w:t>
      </w:r>
      <w:proofErr w:type="spellEnd"/>
      <w:r w:rsidR="002B10F3">
        <w:t>)</w:t>
      </w:r>
    </w:p>
    <w:p w:rsidR="004D062E" w:rsidRPr="004D062E" w:rsidRDefault="00191AD9" w:rsidP="004D062E">
      <w:pPr>
        <w:pStyle w:val="BodyText"/>
      </w:pPr>
      <w:r>
        <w:t>Previamente, antes de se iniciar a indexação, são definidos, num esquema (</w:t>
      </w:r>
      <w:proofErr w:type="spellStart"/>
      <w:r w:rsidRPr="00191AD9">
        <w:rPr>
          <w:i/>
        </w:rPr>
        <w:t>schema</w:t>
      </w:r>
      <w:proofErr w:type="spellEnd"/>
      <w:r>
        <w:t>), os parâmetros de indexação e de recolha da informação a ser indexada</w:t>
      </w:r>
      <w:r w:rsidR="002719ED">
        <w:t xml:space="preserve">. Uma vez concluída a construção deste esquema, com a ajuda do </w:t>
      </w:r>
      <w:proofErr w:type="spellStart"/>
      <w:r w:rsidR="002719ED">
        <w:t>solr</w:t>
      </w:r>
      <w:proofErr w:type="spellEnd"/>
      <w:r w:rsidR="002719ED">
        <w:t>, procedesse à indexação propriamente dita. Aqui são indexados tanto dados do E-</w:t>
      </w:r>
      <w:proofErr w:type="spellStart"/>
      <w:r w:rsidR="002719ED">
        <w:t>results</w:t>
      </w:r>
      <w:proofErr w:type="spellEnd"/>
      <w:r w:rsidR="002719ED">
        <w:t xml:space="preserve">, como do </w:t>
      </w:r>
      <w:proofErr w:type="spellStart"/>
      <w:r w:rsidR="002719ED">
        <w:t>EHRServer</w:t>
      </w:r>
      <w:proofErr w:type="spellEnd"/>
      <w:r w:rsidR="002719ED">
        <w:t xml:space="preserve">.  </w:t>
      </w:r>
      <w:r w:rsidR="004B5DF4">
        <w:t>Do E-</w:t>
      </w:r>
      <w:proofErr w:type="spellStart"/>
      <w:r w:rsidR="004B5DF4">
        <w:t>results</w:t>
      </w:r>
      <w:proofErr w:type="spellEnd"/>
      <w:r w:rsidR="004B5DF4">
        <w:t xml:space="preserve"> são apenas indexados o texto integral dos documentos e os respetivos identificadores (ids) para no futuro </w:t>
      </w:r>
      <w:r w:rsidR="00934200">
        <w:t>ser possível mostrar o documento ao utilizador</w:t>
      </w:r>
      <w:r w:rsidR="004B5DF4">
        <w:t xml:space="preserve">. Já do </w:t>
      </w:r>
      <w:proofErr w:type="spellStart"/>
      <w:r w:rsidR="004B5DF4">
        <w:t>EHRServer</w:t>
      </w:r>
      <w:proofErr w:type="spellEnd"/>
      <w:r w:rsidR="004B5DF4">
        <w:t xml:space="preserve"> são indexados os dados demográficos dos pacientes.</w:t>
      </w:r>
    </w:p>
    <w:p w:rsidR="00BB1D8F" w:rsidRDefault="00BB1D8F" w:rsidP="00BB1D8F">
      <w:pPr>
        <w:pStyle w:val="Heading3"/>
      </w:pPr>
      <w:r>
        <w:t>Pesquisa</w:t>
      </w:r>
      <w:r w:rsidR="002B10F3">
        <w:t xml:space="preserve"> (</w:t>
      </w:r>
      <w:proofErr w:type="spellStart"/>
      <w:r w:rsidR="002B10F3">
        <w:t>Solr</w:t>
      </w:r>
      <w:proofErr w:type="spellEnd"/>
      <w:r w:rsidR="002B10F3">
        <w:t>)</w:t>
      </w:r>
    </w:p>
    <w:p w:rsidR="004D062E" w:rsidRPr="004D062E" w:rsidRDefault="00C9691E" w:rsidP="004D062E">
      <w:pPr>
        <w:pStyle w:val="BodyText"/>
      </w:pPr>
      <w:r>
        <w:t xml:space="preserve">Esta é a etapa responsável pela procura/pesquisa </w:t>
      </w:r>
      <w:r w:rsidR="006365F6">
        <w:t xml:space="preserve">dos dados após estes serem indexados. Também recorre ao uso do </w:t>
      </w:r>
      <w:proofErr w:type="spellStart"/>
      <w:r w:rsidR="006365F6">
        <w:t>solr</w:t>
      </w:r>
      <w:proofErr w:type="spellEnd"/>
      <w:r w:rsidR="006365F6">
        <w:t xml:space="preserve"> para realizar pesquisa sobre os índices indexados, como descrito no tópico anterior.</w:t>
      </w:r>
    </w:p>
    <w:p w:rsidR="00BB1D8F" w:rsidRDefault="00BB1D8F" w:rsidP="00BB1D8F">
      <w:pPr>
        <w:pStyle w:val="Heading3"/>
      </w:pPr>
      <w:r>
        <w:t>Interface</w:t>
      </w:r>
    </w:p>
    <w:p w:rsidR="004D062E" w:rsidRPr="004D062E" w:rsidRDefault="006365F6" w:rsidP="004D062E">
      <w:pPr>
        <w:pStyle w:val="BodyText"/>
      </w:pPr>
      <w:r>
        <w:t>A solução em causa só tem uma interface, a de pesquisa. Esta além de permitir ao utilizador procurar por um ou vários termos, mostra-lhe a lista de resultados ordenados de acordo com a sua relevância. Além disto, permite ainda uma pesquisa por intervalo de datas de nascimento, a qual funciona de certa forma como um filtro de pesquisa. Outros filtros poderão ser facilmente adicionados a este esquema.</w:t>
      </w:r>
    </w:p>
    <w:p w:rsidR="00BB1D8F" w:rsidRPr="00BB1D8F" w:rsidRDefault="00D074D9" w:rsidP="004D062E">
      <w:pPr>
        <w:pStyle w:val="Heading2"/>
      </w:pPr>
      <w:r>
        <w:lastRenderedPageBreak/>
        <w:t>Diagrama de casos de uso</w:t>
      </w:r>
    </w:p>
    <w:p w:rsidR="006D1239" w:rsidRDefault="006D1239" w:rsidP="006D1239">
      <w:proofErr w:type="spellStart"/>
      <w:proofErr w:type="gramStart"/>
      <w:r>
        <w:t>asdsad</w:t>
      </w:r>
      <w:proofErr w:type="spellEnd"/>
      <w:proofErr w:type="gramEnd"/>
    </w:p>
    <w:p w:rsidR="006D1239" w:rsidRPr="00173F88" w:rsidRDefault="00C65239" w:rsidP="006D1239">
      <w:pPr>
        <w:pStyle w:val="Heading2"/>
      </w:pPr>
      <w:r>
        <w:t>Conclusões</w:t>
      </w:r>
    </w:p>
    <w:p w:rsidR="006D1239" w:rsidRDefault="006D1239" w:rsidP="006D1239">
      <w:proofErr w:type="spellStart"/>
      <w:proofErr w:type="gramStart"/>
      <w:r>
        <w:t>sad</w:t>
      </w:r>
      <w:proofErr w:type="spellEnd"/>
      <w:proofErr w:type="gramEnd"/>
    </w:p>
    <w:p w:rsidR="005856BA" w:rsidRDefault="005856BA" w:rsidP="006D1239"/>
    <w:p w:rsidR="005856BA" w:rsidRPr="00173F88" w:rsidRDefault="005856BA" w:rsidP="005856BA">
      <w:pPr>
        <w:pStyle w:val="Heading1Before"/>
      </w:pPr>
      <w:r>
        <w:t>Capítulo 4</w:t>
      </w:r>
    </w:p>
    <w:p w:rsidR="005856BA" w:rsidRPr="00173F88" w:rsidRDefault="005856BA" w:rsidP="005856BA">
      <w:pPr>
        <w:pStyle w:val="Heading1"/>
      </w:pPr>
      <w:bookmarkStart w:id="45" w:name="_Toc452456542"/>
      <w:r>
        <w:t>Implementação</w:t>
      </w:r>
      <w:bookmarkEnd w:id="45"/>
    </w:p>
    <w:p w:rsidR="005856BA" w:rsidRPr="00462A30" w:rsidRDefault="005856BA" w:rsidP="005856BA">
      <w:pPr>
        <w:rPr>
          <w:color w:val="000000" w:themeColor="text1"/>
        </w:rPr>
      </w:pPr>
      <w:r>
        <w:rPr>
          <w:color w:val="000000" w:themeColor="text1"/>
        </w:rPr>
        <w:t>Neste capítulo será clarificado qual o problema a resolver e a solução proposta para a resolução do mesmo.</w:t>
      </w:r>
    </w:p>
    <w:p w:rsidR="005856BA" w:rsidRPr="00173F88" w:rsidRDefault="00C65239" w:rsidP="005856BA">
      <w:pPr>
        <w:pStyle w:val="Heading2"/>
      </w:pPr>
      <w:r>
        <w:t>Protótipo</w:t>
      </w:r>
    </w:p>
    <w:p w:rsidR="005856BA" w:rsidRDefault="005856BA" w:rsidP="005856BA">
      <w:proofErr w:type="spellStart"/>
      <w:proofErr w:type="gramStart"/>
      <w:r>
        <w:t>sadasd</w:t>
      </w:r>
      <w:proofErr w:type="spellEnd"/>
      <w:proofErr w:type="gramEnd"/>
    </w:p>
    <w:p w:rsidR="005856BA" w:rsidRPr="00173F88" w:rsidRDefault="005856BA" w:rsidP="005856BA">
      <w:pPr>
        <w:pStyle w:val="Heading2"/>
      </w:pPr>
      <w:bookmarkStart w:id="46" w:name="_Toc452456544"/>
      <w:r w:rsidRPr="00173F88">
        <w:t>Satisfação dos Objetivos</w:t>
      </w:r>
      <w:bookmarkEnd w:id="46"/>
    </w:p>
    <w:p w:rsidR="005856BA" w:rsidRDefault="005856BA" w:rsidP="005856BA">
      <w:proofErr w:type="spellStart"/>
      <w:proofErr w:type="gramStart"/>
      <w:r>
        <w:t>asdsad</w:t>
      </w:r>
      <w:proofErr w:type="spellEnd"/>
      <w:proofErr w:type="gramEnd"/>
    </w:p>
    <w:p w:rsidR="005856BA" w:rsidRPr="00173F88" w:rsidRDefault="005856BA" w:rsidP="005856BA">
      <w:pPr>
        <w:pStyle w:val="Heading2"/>
      </w:pPr>
      <w:bookmarkStart w:id="47" w:name="_Toc452456545"/>
      <w:r w:rsidRPr="00173F88">
        <w:t>Satisfação dos Objetivos</w:t>
      </w:r>
      <w:bookmarkEnd w:id="47"/>
    </w:p>
    <w:p w:rsidR="005856BA" w:rsidRDefault="005856BA" w:rsidP="005856BA">
      <w:proofErr w:type="spellStart"/>
      <w:proofErr w:type="gramStart"/>
      <w:r>
        <w:t>sad</w:t>
      </w:r>
      <w:proofErr w:type="spellEnd"/>
      <w:proofErr w:type="gramEnd"/>
    </w:p>
    <w:p w:rsidR="00DE127A" w:rsidRDefault="00DE127A" w:rsidP="005856BA"/>
    <w:p w:rsidR="00DE127A" w:rsidRPr="00173F88" w:rsidRDefault="00DE127A" w:rsidP="00DE127A">
      <w:pPr>
        <w:pStyle w:val="Heading1Before"/>
      </w:pPr>
      <w:r>
        <w:t>Capítulo 5</w:t>
      </w:r>
    </w:p>
    <w:p w:rsidR="00DE127A" w:rsidRPr="00173F88" w:rsidRDefault="00DE127A" w:rsidP="00DE127A">
      <w:pPr>
        <w:pStyle w:val="Heading1"/>
      </w:pPr>
      <w:r>
        <w:t>Simulação e Resultados</w:t>
      </w:r>
    </w:p>
    <w:p w:rsidR="00DE127A" w:rsidRPr="00462A30" w:rsidRDefault="00DE127A" w:rsidP="00DE127A">
      <w:pPr>
        <w:rPr>
          <w:color w:val="000000" w:themeColor="text1"/>
        </w:rPr>
      </w:pPr>
      <w:r>
        <w:rPr>
          <w:color w:val="000000" w:themeColor="text1"/>
        </w:rPr>
        <w:t>Neste capítulo será clarificado qual o problema a resolver e a solução proposta para a resolução do mesmo.</w:t>
      </w:r>
    </w:p>
    <w:p w:rsidR="00DE127A" w:rsidRPr="00173F88" w:rsidRDefault="00C65239" w:rsidP="00DE127A">
      <w:pPr>
        <w:pStyle w:val="Heading2"/>
      </w:pPr>
      <w:r>
        <w:t>Cenário</w:t>
      </w:r>
    </w:p>
    <w:p w:rsidR="00DE127A" w:rsidRDefault="00DE127A" w:rsidP="00DE127A">
      <w:proofErr w:type="spellStart"/>
      <w:proofErr w:type="gramStart"/>
      <w:r>
        <w:t>sadasd</w:t>
      </w:r>
      <w:proofErr w:type="spellEnd"/>
      <w:proofErr w:type="gramEnd"/>
    </w:p>
    <w:p w:rsidR="00DE127A" w:rsidRPr="00173F88" w:rsidRDefault="00C65239" w:rsidP="00DE127A">
      <w:pPr>
        <w:pStyle w:val="Heading2"/>
      </w:pPr>
      <w:r>
        <w:t>Resultados Experimentais</w:t>
      </w:r>
    </w:p>
    <w:p w:rsidR="00DE127A" w:rsidRPr="00EF29B2" w:rsidRDefault="00DE127A" w:rsidP="00C65239">
      <w:pPr>
        <w:sectPr w:rsidR="00DE127A" w:rsidRPr="00EF29B2" w:rsidSect="00314E43">
          <w:headerReference w:type="even" r:id="rId51"/>
          <w:headerReference w:type="default" r:id="rId52"/>
          <w:footerReference w:type="even" r:id="rId53"/>
          <w:footerReference w:type="default" r:id="rId54"/>
          <w:headerReference w:type="first" r:id="rId55"/>
          <w:type w:val="oddPage"/>
          <w:pgSz w:w="11905" w:h="16837"/>
          <w:pgMar w:top="1701" w:right="1701" w:bottom="1701" w:left="1701" w:header="1134" w:footer="1134" w:gutter="0"/>
          <w:cols w:space="720"/>
          <w:formProt w:val="0"/>
          <w:titlePg/>
          <w:docGrid w:linePitch="299"/>
        </w:sectPr>
      </w:pPr>
      <w:proofErr w:type="spellStart"/>
      <w:proofErr w:type="gramStart"/>
      <w:r>
        <w:t>asdsad</w:t>
      </w:r>
      <w:proofErr w:type="spellEnd"/>
      <w:proofErr w:type="gramEnd"/>
    </w:p>
    <w:p w:rsidR="005856BA" w:rsidRPr="00EF29B2" w:rsidRDefault="005856BA" w:rsidP="006D1239">
      <w:pPr>
        <w:sectPr w:rsidR="005856BA" w:rsidRPr="00EF29B2" w:rsidSect="00314E43">
          <w:headerReference w:type="even" r:id="rId56"/>
          <w:headerReference w:type="default" r:id="rId57"/>
          <w:footerReference w:type="even" r:id="rId58"/>
          <w:footerReference w:type="default" r:id="rId59"/>
          <w:headerReference w:type="first" r:id="rId60"/>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48" w:name="Ref_cap3"/>
      <w:bookmarkStart w:id="49" w:name="Ref_cap5"/>
      <w:bookmarkEnd w:id="48"/>
      <w:bookmarkEnd w:id="49"/>
      <w:r>
        <w:t>C</w:t>
      </w:r>
      <w:r w:rsidR="00DE127A">
        <w:t>apítulo 6</w:t>
      </w:r>
    </w:p>
    <w:p w:rsidR="004B7590" w:rsidRPr="00173F88" w:rsidRDefault="004B7590" w:rsidP="004A787D">
      <w:pPr>
        <w:pStyle w:val="Heading1"/>
      </w:pPr>
      <w:bookmarkStart w:id="50" w:name="_Toc441331329"/>
      <w:bookmarkStart w:id="51" w:name="_Toc452456546"/>
      <w:r w:rsidRPr="00173F88">
        <w:t>Conclusões e Trabalho Futuro</w:t>
      </w:r>
      <w:bookmarkEnd w:id="50"/>
      <w:bookmarkEnd w:id="51"/>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52" w:name="_Toc441331330"/>
      <w:bookmarkStart w:id="53" w:name="_Toc452456547"/>
      <w:r w:rsidRPr="00173F88">
        <w:t xml:space="preserve">Satisfação dos </w:t>
      </w:r>
      <w:bookmarkEnd w:id="52"/>
      <w:r w:rsidR="00DF44B1" w:rsidRPr="00173F88">
        <w:t>Objetivos</w:t>
      </w:r>
      <w:bookmarkEnd w:id="53"/>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54" w:name="_Toc441331331"/>
      <w:bookmarkStart w:id="55" w:name="_Toc452456548"/>
      <w:r w:rsidRPr="00173F88">
        <w:lastRenderedPageBreak/>
        <w:t>Trabalho Futuro</w:t>
      </w:r>
      <w:bookmarkEnd w:id="54"/>
      <w:bookmarkEnd w:id="55"/>
    </w:p>
    <w:p w:rsidR="00EF54CD" w:rsidRDefault="00700E93" w:rsidP="00EF54CD">
      <w:pPr>
        <w:pStyle w:val="BodyText"/>
      </w:pPr>
      <w:r>
        <w:rPr>
          <w:noProof/>
          <w:lang w:eastAsia="pt-PT"/>
        </w:rPr>
        <mc:AlternateContent>
          <mc:Choice Requires="wpg">
            <w:drawing>
              <wp:anchor distT="0" distB="0" distL="114300" distR="114300" simplePos="0" relativeHeight="251681792"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6D67B2" w:rsidRPr="00535495" w:rsidRDefault="006D67B2" w:rsidP="00700E93">
                              <w:pPr>
                                <w:pStyle w:val="Caption"/>
                                <w:jc w:val="center"/>
                                <w:rPr>
                                  <w:noProof/>
                                </w:rPr>
                              </w:pPr>
                              <w:bookmarkStart w:id="56" w:name="_Toc452369676"/>
                              <w:r>
                                <w:t xml:space="preserve">Figura </w:t>
                              </w:r>
                              <w:fldSimple w:instr=" SEQ Figura \* ARABIC ">
                                <w:r w:rsidR="00CD44A2">
                                  <w:rPr>
                                    <w:noProof/>
                                  </w:rPr>
                                  <w:t>10</w:t>
                                </w:r>
                              </w:fldSimple>
                              <w:r>
                                <w:t xml:space="preserve"> - Planeamento</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50" style="position:absolute;left:0;text-align:left;margin-left:-8.55pt;margin-top:65.3pt;width:433pt;height:287pt;z-index:251681792"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LXLSsrOAwAA3Q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51"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62" o:title=""/>
                  <v:path arrowok="t"/>
                </v:shape>
                <v:shape id="Caixa de texto 22" o:spid="_x0000_s1052"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6D67B2" w:rsidRPr="00535495" w:rsidRDefault="006D67B2" w:rsidP="00700E93">
                        <w:pPr>
                          <w:pStyle w:val="Caption"/>
                          <w:jc w:val="center"/>
                          <w:rPr>
                            <w:noProof/>
                          </w:rPr>
                        </w:pPr>
                        <w:bookmarkStart w:id="57" w:name="_Toc452369676"/>
                        <w:r>
                          <w:t xml:space="preserve">Figura </w:t>
                        </w:r>
                        <w:fldSimple w:instr=" SEQ Figura \* ARABIC ">
                          <w:r w:rsidR="00CD44A2">
                            <w:rPr>
                              <w:noProof/>
                            </w:rPr>
                            <w:t>10</w:t>
                          </w:r>
                        </w:fldSimple>
                        <w:r>
                          <w:t xml:space="preserve"> - Planeamento</w:t>
                        </w:r>
                        <w:bookmarkEnd w:id="57"/>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proofErr w:type="gramStart"/>
      <w:r w:rsidRPr="0026599B">
        <w:rPr>
          <w:i/>
        </w:rPr>
        <w:t>software</w:t>
      </w:r>
      <w:proofErr w:type="gramEnd"/>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63"/>
          <w:headerReference w:type="default" r:id="rId64"/>
          <w:footerReference w:type="even" r:id="rId65"/>
          <w:footerReference w:type="default" r:id="rId66"/>
          <w:headerReference w:type="first" r:id="rId67"/>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76651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58" w:name="_Toc441331332"/>
      <w:bookmarkStart w:id="59" w:name="_Toc452456549"/>
      <w:r w:rsidRPr="00173F88">
        <w:t>Referências</w:t>
      </w:r>
      <w:bookmarkEnd w:id="58"/>
      <w:bookmarkEnd w:id="59"/>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68"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69"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70"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71"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72"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73" w:history="1">
        <w:r w:rsidRPr="002D4C14">
          <w:rPr>
            <w:rStyle w:val="Hyperlink"/>
          </w:rPr>
          <w:t>http://www.cdc.gov/nchs/icd/icd9cm.htm</w:t>
        </w:r>
      </w:hyperlink>
    </w:p>
    <w:p w:rsidR="00AF48C7" w:rsidRDefault="00B23002" w:rsidP="00AF48C7">
      <w:pPr>
        <w:pStyle w:val="Heading1Before"/>
      </w:pPr>
      <w:r w:rsidRPr="00173F88">
        <w:fldChar w:fldCharType="end"/>
      </w:r>
      <w:r w:rsidR="00AF48C7" w:rsidRPr="00AF48C7">
        <w:t xml:space="preserve"> </w:t>
      </w:r>
      <w:r w:rsidR="00AF48C7">
        <w:t>Anexos</w:t>
      </w:r>
    </w:p>
    <w:p w:rsidR="00AF48C7" w:rsidRDefault="00AF48C7" w:rsidP="00AF48C7">
      <w:pPr>
        <w:pStyle w:val="Heading1"/>
      </w:pPr>
      <w:r>
        <w:t>Anexo A</w:t>
      </w:r>
    </w:p>
    <w:p w:rsidR="00B23002" w:rsidRPr="00173F88" w:rsidRDefault="00AF48C7" w:rsidP="00AF48C7">
      <w:pPr>
        <w:pStyle w:val="BodyText"/>
      </w:pPr>
      <w:r>
        <w:t>Depois das conclusões e antes das referências bibliográficas, apresenta-se neste anexo numerado o texto usado para preencher a dissertação</w:t>
      </w: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4AB3" w:rsidRDefault="00BC4AB3" w:rsidP="00321FA1">
      <w:r>
        <w:separator/>
      </w:r>
    </w:p>
  </w:endnote>
  <w:endnote w:type="continuationSeparator" w:id="0">
    <w:p w:rsidR="00BC4AB3" w:rsidRDefault="00BC4AB3"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6D67B2" w:rsidRDefault="006D67B2">
        <w:pPr>
          <w:pStyle w:val="Footer"/>
          <w:jc w:val="center"/>
        </w:pPr>
        <w:r>
          <w:fldChar w:fldCharType="begin"/>
        </w:r>
        <w:r>
          <w:instrText>PAGE   \* MERGEFORMAT</w:instrText>
        </w:r>
        <w:r>
          <w:fldChar w:fldCharType="separate"/>
        </w:r>
        <w:r w:rsidR="008A0F3B">
          <w:rPr>
            <w:noProof/>
          </w:rPr>
          <w:t>29</w:t>
        </w:r>
        <w:r>
          <w:fldChar w:fldCharType="end"/>
        </w:r>
      </w:p>
    </w:sdtContent>
  </w:sdt>
  <w:p w:rsidR="006D67B2" w:rsidRDefault="006D67B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direita"/>
    </w:pPr>
    <w:r>
      <w:tab/>
    </w:r>
    <w:r>
      <w:fldChar w:fldCharType="begin"/>
    </w:r>
    <w:r>
      <w:instrText xml:space="preserve"> PAGE </w:instrText>
    </w:r>
    <w:r>
      <w:fldChar w:fldCharType="separate"/>
    </w:r>
    <w:r>
      <w:t>19</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direita"/>
    </w:pPr>
    <w:r>
      <w:tab/>
    </w:r>
    <w:r>
      <w:fldChar w:fldCharType="begin"/>
    </w:r>
    <w:r>
      <w:instrText xml:space="preserve"> PAGE </w:instrText>
    </w:r>
    <w:r>
      <w:fldChar w:fldCharType="separate"/>
    </w:r>
    <w:r w:rsidR="008A0F3B">
      <w:rPr>
        <w:noProof/>
      </w:rPr>
      <w:t>30</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inicialdireito"/>
    </w:pPr>
    <w:r>
      <w:fldChar w:fldCharType="begin"/>
    </w:r>
    <w:r>
      <w:instrText xml:space="preserve"> PAGE </w:instrText>
    </w:r>
    <w:r>
      <w:fldChar w:fldCharType="separate"/>
    </w:r>
    <w:r w:rsidR="001F1C15">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inicialdireito"/>
    </w:pPr>
    <w:r>
      <w:fldChar w:fldCharType="begin"/>
    </w:r>
    <w:r>
      <w:instrText xml:space="preserve"> PAGE </w:instrText>
    </w:r>
    <w:r>
      <w:fldChar w:fldCharType="separate"/>
    </w:r>
    <w:r w:rsidR="001F1C15">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direita"/>
    </w:pPr>
    <w:r>
      <w:tab/>
    </w:r>
    <w:r>
      <w:fldChar w:fldCharType="begin"/>
    </w:r>
    <w:r>
      <w:instrText xml:space="preserve"> PAGE </w:instrText>
    </w:r>
    <w:r>
      <w:fldChar w:fldCharType="separate"/>
    </w:r>
    <w:r w:rsidR="001F1C15">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Rodapdireita"/>
    </w:pPr>
    <w:r>
      <w:tab/>
    </w:r>
    <w:r>
      <w:fldChar w:fldCharType="begin"/>
    </w:r>
    <w:r>
      <w:instrText xml:space="preserve"> PAGE </w:instrText>
    </w:r>
    <w:r>
      <w:fldChar w:fldCharType="separate"/>
    </w:r>
    <w:r w:rsidR="008A0F3B">
      <w:rPr>
        <w:noProof/>
      </w:rPr>
      <w:t>2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4AB3" w:rsidRDefault="00BC4AB3" w:rsidP="00321FA1">
      <w:r>
        <w:separator/>
      </w:r>
    </w:p>
  </w:footnote>
  <w:footnote w:type="continuationSeparator" w:id="0">
    <w:p w:rsidR="00BC4AB3" w:rsidRDefault="00BC4AB3"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6B16B7">
    <w:pPr>
      <w:pStyle w:val="Header"/>
      <w:jc w:val="center"/>
    </w:pPr>
  </w:p>
  <w:p w:rsidR="006D67B2" w:rsidRDefault="006D67B2"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6B16B7">
    <w:pPr>
      <w:pStyle w:val="Header"/>
      <w:jc w:val="center"/>
    </w:pPr>
  </w:p>
  <w:p w:rsidR="006D67B2" w:rsidRDefault="006D67B2"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F15FE6">
    <w:pPr>
      <w:pStyle w:val="Header"/>
      <w:jc w:val="center"/>
    </w:pPr>
  </w:p>
  <w:p w:rsidR="006D67B2" w:rsidRDefault="006D67B2" w:rsidP="00321FA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7B2" w:rsidRDefault="006D67B2"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7"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1" w15:restartNumberingAfterBreak="0">
    <w:nsid w:val="4B611F5B"/>
    <w:multiLevelType w:val="multilevel"/>
    <w:tmpl w:val="E12CE084"/>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3"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4"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6"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9"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1"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0"/>
  </w:num>
  <w:num w:numId="2">
    <w:abstractNumId w:val="20"/>
  </w:num>
  <w:num w:numId="3">
    <w:abstractNumId w:val="20"/>
  </w:num>
  <w:num w:numId="4">
    <w:abstractNumId w:val="20"/>
  </w:num>
  <w:num w:numId="5">
    <w:abstractNumId w:val="20"/>
  </w:num>
  <w:num w:numId="6">
    <w:abstractNumId w:val="20"/>
  </w:num>
  <w:num w:numId="7">
    <w:abstractNumId w:val="20"/>
  </w:num>
  <w:num w:numId="8">
    <w:abstractNumId w:val="20"/>
  </w:num>
  <w:num w:numId="9">
    <w:abstractNumId w:val="20"/>
  </w:num>
  <w:num w:numId="10">
    <w:abstractNumId w:val="0"/>
  </w:num>
  <w:num w:numId="11">
    <w:abstractNumId w:val="1"/>
  </w:num>
  <w:num w:numId="12">
    <w:abstractNumId w:val="17"/>
  </w:num>
  <w:num w:numId="13">
    <w:abstractNumId w:val="19"/>
  </w:num>
  <w:num w:numId="14">
    <w:abstractNumId w:val="14"/>
  </w:num>
  <w:num w:numId="15">
    <w:abstractNumId w:val="11"/>
  </w:num>
  <w:num w:numId="16">
    <w:abstractNumId w:val="11"/>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1"/>
  </w:num>
  <w:num w:numId="20">
    <w:abstractNumId w:val="11"/>
  </w:num>
  <w:num w:numId="21">
    <w:abstractNumId w:val="11"/>
  </w:num>
  <w:num w:numId="22">
    <w:abstractNumId w:val="11"/>
  </w:num>
  <w:num w:numId="23">
    <w:abstractNumId w:val="8"/>
  </w:num>
  <w:num w:numId="24">
    <w:abstractNumId w:val="6"/>
  </w:num>
  <w:num w:numId="25">
    <w:abstractNumId w:val="6"/>
  </w:num>
  <w:num w:numId="26">
    <w:abstractNumId w:val="9"/>
  </w:num>
  <w:num w:numId="27">
    <w:abstractNumId w:val="16"/>
  </w:num>
  <w:num w:numId="28">
    <w:abstractNumId w:val="10"/>
  </w:num>
  <w:num w:numId="29">
    <w:abstractNumId w:val="18"/>
  </w:num>
  <w:num w:numId="30">
    <w:abstractNumId w:val="22"/>
  </w:num>
  <w:num w:numId="31">
    <w:abstractNumId w:val="3"/>
  </w:num>
  <w:num w:numId="32">
    <w:abstractNumId w:val="12"/>
  </w:num>
  <w:num w:numId="33">
    <w:abstractNumId w:val="2"/>
  </w:num>
  <w:num w:numId="34">
    <w:abstractNumId w:val="15"/>
  </w:num>
  <w:num w:numId="35">
    <w:abstractNumId w:val="7"/>
  </w:num>
  <w:num w:numId="36">
    <w:abstractNumId w:val="4"/>
  </w:num>
  <w:num w:numId="37">
    <w:abstractNumId w:val="5"/>
  </w:num>
  <w:num w:numId="38">
    <w:abstractNumId w:val="21"/>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1FD9"/>
    <w:rsid w:val="0000345A"/>
    <w:rsid w:val="000059CD"/>
    <w:rsid w:val="00005E89"/>
    <w:rsid w:val="0000660B"/>
    <w:rsid w:val="00006EF2"/>
    <w:rsid w:val="0001490D"/>
    <w:rsid w:val="00015CF8"/>
    <w:rsid w:val="00015D8D"/>
    <w:rsid w:val="00016F16"/>
    <w:rsid w:val="00017B13"/>
    <w:rsid w:val="00020006"/>
    <w:rsid w:val="00020814"/>
    <w:rsid w:val="000225CA"/>
    <w:rsid w:val="000261AB"/>
    <w:rsid w:val="00031E93"/>
    <w:rsid w:val="00033D9B"/>
    <w:rsid w:val="000347D8"/>
    <w:rsid w:val="0003549B"/>
    <w:rsid w:val="00035887"/>
    <w:rsid w:val="00035A54"/>
    <w:rsid w:val="000377A7"/>
    <w:rsid w:val="0004159B"/>
    <w:rsid w:val="0004178E"/>
    <w:rsid w:val="000418A9"/>
    <w:rsid w:val="000418FE"/>
    <w:rsid w:val="0004347A"/>
    <w:rsid w:val="000438EC"/>
    <w:rsid w:val="00043BC5"/>
    <w:rsid w:val="00043CE2"/>
    <w:rsid w:val="0004594D"/>
    <w:rsid w:val="00045962"/>
    <w:rsid w:val="000467A8"/>
    <w:rsid w:val="00046DEF"/>
    <w:rsid w:val="00046DF8"/>
    <w:rsid w:val="00053080"/>
    <w:rsid w:val="000532F7"/>
    <w:rsid w:val="00053C30"/>
    <w:rsid w:val="000553E0"/>
    <w:rsid w:val="00055E36"/>
    <w:rsid w:val="0005733F"/>
    <w:rsid w:val="000655A3"/>
    <w:rsid w:val="00065B2F"/>
    <w:rsid w:val="00065DEF"/>
    <w:rsid w:val="0006619C"/>
    <w:rsid w:val="00067693"/>
    <w:rsid w:val="000767F2"/>
    <w:rsid w:val="000773F2"/>
    <w:rsid w:val="00077540"/>
    <w:rsid w:val="00080849"/>
    <w:rsid w:val="00082791"/>
    <w:rsid w:val="00083C5B"/>
    <w:rsid w:val="000857F2"/>
    <w:rsid w:val="00085E5F"/>
    <w:rsid w:val="00086027"/>
    <w:rsid w:val="00086478"/>
    <w:rsid w:val="000868F0"/>
    <w:rsid w:val="00090475"/>
    <w:rsid w:val="00095C7F"/>
    <w:rsid w:val="00095C88"/>
    <w:rsid w:val="00097018"/>
    <w:rsid w:val="00097182"/>
    <w:rsid w:val="000A139B"/>
    <w:rsid w:val="000A5010"/>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B5"/>
    <w:rsid w:val="000D5A71"/>
    <w:rsid w:val="000D60CF"/>
    <w:rsid w:val="000E11E8"/>
    <w:rsid w:val="000E2538"/>
    <w:rsid w:val="000E402B"/>
    <w:rsid w:val="000E5024"/>
    <w:rsid w:val="000E5C2C"/>
    <w:rsid w:val="000F0B86"/>
    <w:rsid w:val="000F4CA0"/>
    <w:rsid w:val="000F5731"/>
    <w:rsid w:val="000F62D1"/>
    <w:rsid w:val="000F6D09"/>
    <w:rsid w:val="000F7497"/>
    <w:rsid w:val="00101F57"/>
    <w:rsid w:val="00103CA6"/>
    <w:rsid w:val="00106479"/>
    <w:rsid w:val="00107720"/>
    <w:rsid w:val="0011187D"/>
    <w:rsid w:val="0011729E"/>
    <w:rsid w:val="00117C75"/>
    <w:rsid w:val="00120207"/>
    <w:rsid w:val="00120411"/>
    <w:rsid w:val="0012060D"/>
    <w:rsid w:val="001255A1"/>
    <w:rsid w:val="001256F6"/>
    <w:rsid w:val="001264E3"/>
    <w:rsid w:val="00130E2B"/>
    <w:rsid w:val="001354E8"/>
    <w:rsid w:val="00136A32"/>
    <w:rsid w:val="00136AC0"/>
    <w:rsid w:val="00140BE4"/>
    <w:rsid w:val="0014160D"/>
    <w:rsid w:val="00141878"/>
    <w:rsid w:val="00141C5A"/>
    <w:rsid w:val="00145673"/>
    <w:rsid w:val="0014794F"/>
    <w:rsid w:val="00151B00"/>
    <w:rsid w:val="00152362"/>
    <w:rsid w:val="00154C37"/>
    <w:rsid w:val="00154FC1"/>
    <w:rsid w:val="00156CF0"/>
    <w:rsid w:val="001634A7"/>
    <w:rsid w:val="00163B37"/>
    <w:rsid w:val="0016631D"/>
    <w:rsid w:val="00171049"/>
    <w:rsid w:val="00171C10"/>
    <w:rsid w:val="00173B1C"/>
    <w:rsid w:val="00173F88"/>
    <w:rsid w:val="001742DE"/>
    <w:rsid w:val="001813DA"/>
    <w:rsid w:val="0018194D"/>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B3E"/>
    <w:rsid w:val="001C5361"/>
    <w:rsid w:val="001C6F69"/>
    <w:rsid w:val="001C70CC"/>
    <w:rsid w:val="001C7D42"/>
    <w:rsid w:val="001D11B7"/>
    <w:rsid w:val="001D1893"/>
    <w:rsid w:val="001D3EF0"/>
    <w:rsid w:val="001D546C"/>
    <w:rsid w:val="001D7B30"/>
    <w:rsid w:val="001D7CC5"/>
    <w:rsid w:val="001E2382"/>
    <w:rsid w:val="001E48E0"/>
    <w:rsid w:val="001E78C2"/>
    <w:rsid w:val="001F00E6"/>
    <w:rsid w:val="001F0567"/>
    <w:rsid w:val="001F0E54"/>
    <w:rsid w:val="001F1902"/>
    <w:rsid w:val="001F1B1F"/>
    <w:rsid w:val="001F1C15"/>
    <w:rsid w:val="001F6F26"/>
    <w:rsid w:val="00200539"/>
    <w:rsid w:val="002026CB"/>
    <w:rsid w:val="00202806"/>
    <w:rsid w:val="00204FE0"/>
    <w:rsid w:val="00205DD7"/>
    <w:rsid w:val="002076A9"/>
    <w:rsid w:val="002100A3"/>
    <w:rsid w:val="00210576"/>
    <w:rsid w:val="00213817"/>
    <w:rsid w:val="00213842"/>
    <w:rsid w:val="00216C6D"/>
    <w:rsid w:val="002200B4"/>
    <w:rsid w:val="002202AD"/>
    <w:rsid w:val="0022432A"/>
    <w:rsid w:val="002249C7"/>
    <w:rsid w:val="00230EE8"/>
    <w:rsid w:val="00231C1F"/>
    <w:rsid w:val="002358F1"/>
    <w:rsid w:val="00243077"/>
    <w:rsid w:val="00244D5A"/>
    <w:rsid w:val="00246AD8"/>
    <w:rsid w:val="00247007"/>
    <w:rsid w:val="00252807"/>
    <w:rsid w:val="00253B6C"/>
    <w:rsid w:val="00254151"/>
    <w:rsid w:val="0025539B"/>
    <w:rsid w:val="002565EB"/>
    <w:rsid w:val="00256E10"/>
    <w:rsid w:val="00260B24"/>
    <w:rsid w:val="00260D33"/>
    <w:rsid w:val="002621FC"/>
    <w:rsid w:val="002632C4"/>
    <w:rsid w:val="00264ABD"/>
    <w:rsid w:val="0026599B"/>
    <w:rsid w:val="0026601E"/>
    <w:rsid w:val="00266750"/>
    <w:rsid w:val="002700D8"/>
    <w:rsid w:val="002709CA"/>
    <w:rsid w:val="002719ED"/>
    <w:rsid w:val="002759F2"/>
    <w:rsid w:val="002767E7"/>
    <w:rsid w:val="00277DC5"/>
    <w:rsid w:val="0028059E"/>
    <w:rsid w:val="002845C7"/>
    <w:rsid w:val="0028603A"/>
    <w:rsid w:val="00286D31"/>
    <w:rsid w:val="00290D6C"/>
    <w:rsid w:val="00291DC8"/>
    <w:rsid w:val="00293564"/>
    <w:rsid w:val="002943AC"/>
    <w:rsid w:val="002A181D"/>
    <w:rsid w:val="002A5940"/>
    <w:rsid w:val="002A5C08"/>
    <w:rsid w:val="002A7A5D"/>
    <w:rsid w:val="002B10F3"/>
    <w:rsid w:val="002B11AC"/>
    <w:rsid w:val="002B632A"/>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A5A"/>
    <w:rsid w:val="002E76A8"/>
    <w:rsid w:val="002F1EBB"/>
    <w:rsid w:val="002F398A"/>
    <w:rsid w:val="002F5016"/>
    <w:rsid w:val="002F6422"/>
    <w:rsid w:val="00301090"/>
    <w:rsid w:val="003011F6"/>
    <w:rsid w:val="00307589"/>
    <w:rsid w:val="00310604"/>
    <w:rsid w:val="003112A0"/>
    <w:rsid w:val="00311904"/>
    <w:rsid w:val="00313976"/>
    <w:rsid w:val="00314E43"/>
    <w:rsid w:val="00315FD2"/>
    <w:rsid w:val="003163CA"/>
    <w:rsid w:val="0032122B"/>
    <w:rsid w:val="00321936"/>
    <w:rsid w:val="00321FA1"/>
    <w:rsid w:val="003224A0"/>
    <w:rsid w:val="00323472"/>
    <w:rsid w:val="003237CD"/>
    <w:rsid w:val="00324D08"/>
    <w:rsid w:val="00327C46"/>
    <w:rsid w:val="00331515"/>
    <w:rsid w:val="00331F2E"/>
    <w:rsid w:val="00332F70"/>
    <w:rsid w:val="00333DE6"/>
    <w:rsid w:val="00336E5B"/>
    <w:rsid w:val="00342FF7"/>
    <w:rsid w:val="00343901"/>
    <w:rsid w:val="00345C28"/>
    <w:rsid w:val="00347D93"/>
    <w:rsid w:val="00352D25"/>
    <w:rsid w:val="00353AD1"/>
    <w:rsid w:val="003548EA"/>
    <w:rsid w:val="003615B7"/>
    <w:rsid w:val="003617E1"/>
    <w:rsid w:val="003644B7"/>
    <w:rsid w:val="003714E4"/>
    <w:rsid w:val="003773C1"/>
    <w:rsid w:val="00377EFC"/>
    <w:rsid w:val="00382E3B"/>
    <w:rsid w:val="00385E01"/>
    <w:rsid w:val="00390248"/>
    <w:rsid w:val="0039385F"/>
    <w:rsid w:val="00393B1C"/>
    <w:rsid w:val="0039429C"/>
    <w:rsid w:val="00394740"/>
    <w:rsid w:val="0039549C"/>
    <w:rsid w:val="003958EF"/>
    <w:rsid w:val="003A0856"/>
    <w:rsid w:val="003A112B"/>
    <w:rsid w:val="003A1DCC"/>
    <w:rsid w:val="003A1EA7"/>
    <w:rsid w:val="003A2249"/>
    <w:rsid w:val="003A3743"/>
    <w:rsid w:val="003A49FE"/>
    <w:rsid w:val="003A58CB"/>
    <w:rsid w:val="003A6C84"/>
    <w:rsid w:val="003A76D8"/>
    <w:rsid w:val="003B0E98"/>
    <w:rsid w:val="003B4592"/>
    <w:rsid w:val="003B5840"/>
    <w:rsid w:val="003B618B"/>
    <w:rsid w:val="003B6D33"/>
    <w:rsid w:val="003C0E97"/>
    <w:rsid w:val="003C7CE4"/>
    <w:rsid w:val="003D0F9C"/>
    <w:rsid w:val="003D1167"/>
    <w:rsid w:val="003D19DA"/>
    <w:rsid w:val="003E2FD9"/>
    <w:rsid w:val="003E3EE4"/>
    <w:rsid w:val="003E40EE"/>
    <w:rsid w:val="003E5B41"/>
    <w:rsid w:val="003E6469"/>
    <w:rsid w:val="003E6E4F"/>
    <w:rsid w:val="003F2479"/>
    <w:rsid w:val="003F569B"/>
    <w:rsid w:val="003F5B38"/>
    <w:rsid w:val="003F617E"/>
    <w:rsid w:val="003F6225"/>
    <w:rsid w:val="00400628"/>
    <w:rsid w:val="00406F1D"/>
    <w:rsid w:val="00411D35"/>
    <w:rsid w:val="004146DE"/>
    <w:rsid w:val="00422308"/>
    <w:rsid w:val="00422C40"/>
    <w:rsid w:val="00424510"/>
    <w:rsid w:val="00426462"/>
    <w:rsid w:val="004307FA"/>
    <w:rsid w:val="0043214C"/>
    <w:rsid w:val="00434462"/>
    <w:rsid w:val="00434D3F"/>
    <w:rsid w:val="00435FAA"/>
    <w:rsid w:val="00437420"/>
    <w:rsid w:val="00442DE1"/>
    <w:rsid w:val="004437EE"/>
    <w:rsid w:val="004461A2"/>
    <w:rsid w:val="00451125"/>
    <w:rsid w:val="004546D1"/>
    <w:rsid w:val="0045549B"/>
    <w:rsid w:val="00461A46"/>
    <w:rsid w:val="00462A30"/>
    <w:rsid w:val="00462F2B"/>
    <w:rsid w:val="004643EB"/>
    <w:rsid w:val="0046454F"/>
    <w:rsid w:val="004675E9"/>
    <w:rsid w:val="0047351F"/>
    <w:rsid w:val="004807D0"/>
    <w:rsid w:val="004845A4"/>
    <w:rsid w:val="004901C2"/>
    <w:rsid w:val="00490341"/>
    <w:rsid w:val="00491BB0"/>
    <w:rsid w:val="00493593"/>
    <w:rsid w:val="004A2E39"/>
    <w:rsid w:val="004A349E"/>
    <w:rsid w:val="004A5005"/>
    <w:rsid w:val="004A787D"/>
    <w:rsid w:val="004B2193"/>
    <w:rsid w:val="004B5876"/>
    <w:rsid w:val="004B5DF4"/>
    <w:rsid w:val="004B7513"/>
    <w:rsid w:val="004B7590"/>
    <w:rsid w:val="004B7D38"/>
    <w:rsid w:val="004C0822"/>
    <w:rsid w:val="004C508A"/>
    <w:rsid w:val="004C5099"/>
    <w:rsid w:val="004C605D"/>
    <w:rsid w:val="004C6327"/>
    <w:rsid w:val="004C75CC"/>
    <w:rsid w:val="004C7A03"/>
    <w:rsid w:val="004C7DA7"/>
    <w:rsid w:val="004D062E"/>
    <w:rsid w:val="004D11B6"/>
    <w:rsid w:val="004D3129"/>
    <w:rsid w:val="004D4331"/>
    <w:rsid w:val="004E18F3"/>
    <w:rsid w:val="004E42A2"/>
    <w:rsid w:val="004E46D9"/>
    <w:rsid w:val="004E6ACE"/>
    <w:rsid w:val="004F122F"/>
    <w:rsid w:val="004F12D9"/>
    <w:rsid w:val="004F1C17"/>
    <w:rsid w:val="004F2C86"/>
    <w:rsid w:val="004F31CD"/>
    <w:rsid w:val="004F35A5"/>
    <w:rsid w:val="004F40E9"/>
    <w:rsid w:val="004F58D4"/>
    <w:rsid w:val="004F5B29"/>
    <w:rsid w:val="004F6CFD"/>
    <w:rsid w:val="0050390F"/>
    <w:rsid w:val="00504C2F"/>
    <w:rsid w:val="00505ABA"/>
    <w:rsid w:val="00513030"/>
    <w:rsid w:val="00513171"/>
    <w:rsid w:val="005138EF"/>
    <w:rsid w:val="00515899"/>
    <w:rsid w:val="0051774A"/>
    <w:rsid w:val="00517B60"/>
    <w:rsid w:val="00520C65"/>
    <w:rsid w:val="00521328"/>
    <w:rsid w:val="00523438"/>
    <w:rsid w:val="00523AA4"/>
    <w:rsid w:val="00525645"/>
    <w:rsid w:val="00525D3E"/>
    <w:rsid w:val="00525D4F"/>
    <w:rsid w:val="00527869"/>
    <w:rsid w:val="00531004"/>
    <w:rsid w:val="00531ACD"/>
    <w:rsid w:val="00532162"/>
    <w:rsid w:val="00532A06"/>
    <w:rsid w:val="00533B73"/>
    <w:rsid w:val="00537A06"/>
    <w:rsid w:val="0054012D"/>
    <w:rsid w:val="00542311"/>
    <w:rsid w:val="00546040"/>
    <w:rsid w:val="005467AC"/>
    <w:rsid w:val="00546959"/>
    <w:rsid w:val="00547102"/>
    <w:rsid w:val="005521BB"/>
    <w:rsid w:val="005539CD"/>
    <w:rsid w:val="00553EE3"/>
    <w:rsid w:val="005605E9"/>
    <w:rsid w:val="00563C72"/>
    <w:rsid w:val="005651CA"/>
    <w:rsid w:val="005679B0"/>
    <w:rsid w:val="005728ED"/>
    <w:rsid w:val="005735AB"/>
    <w:rsid w:val="0057441E"/>
    <w:rsid w:val="00575319"/>
    <w:rsid w:val="00582176"/>
    <w:rsid w:val="00582DBE"/>
    <w:rsid w:val="005832DB"/>
    <w:rsid w:val="00583DB2"/>
    <w:rsid w:val="00584327"/>
    <w:rsid w:val="005851AD"/>
    <w:rsid w:val="005856BA"/>
    <w:rsid w:val="00585CFF"/>
    <w:rsid w:val="005860BB"/>
    <w:rsid w:val="005869B8"/>
    <w:rsid w:val="00591201"/>
    <w:rsid w:val="005918F8"/>
    <w:rsid w:val="005A16A6"/>
    <w:rsid w:val="005A4690"/>
    <w:rsid w:val="005A6185"/>
    <w:rsid w:val="005A7055"/>
    <w:rsid w:val="005A725C"/>
    <w:rsid w:val="005B0CCA"/>
    <w:rsid w:val="005B2202"/>
    <w:rsid w:val="005B354D"/>
    <w:rsid w:val="005B72BB"/>
    <w:rsid w:val="005C0426"/>
    <w:rsid w:val="005C1A47"/>
    <w:rsid w:val="005C4637"/>
    <w:rsid w:val="005C7D7F"/>
    <w:rsid w:val="005D083B"/>
    <w:rsid w:val="005D0B2A"/>
    <w:rsid w:val="005D7059"/>
    <w:rsid w:val="005D7235"/>
    <w:rsid w:val="005E0525"/>
    <w:rsid w:val="005E1DDC"/>
    <w:rsid w:val="005E26C3"/>
    <w:rsid w:val="005E4211"/>
    <w:rsid w:val="005E5FBA"/>
    <w:rsid w:val="005E7009"/>
    <w:rsid w:val="005E7AFA"/>
    <w:rsid w:val="005F0C4E"/>
    <w:rsid w:val="005F1062"/>
    <w:rsid w:val="005F125B"/>
    <w:rsid w:val="005F504D"/>
    <w:rsid w:val="005F62DA"/>
    <w:rsid w:val="005F7645"/>
    <w:rsid w:val="005F7ACC"/>
    <w:rsid w:val="00602954"/>
    <w:rsid w:val="00604D43"/>
    <w:rsid w:val="00607251"/>
    <w:rsid w:val="006077E0"/>
    <w:rsid w:val="00612170"/>
    <w:rsid w:val="006129CC"/>
    <w:rsid w:val="00614D01"/>
    <w:rsid w:val="00617077"/>
    <w:rsid w:val="00617879"/>
    <w:rsid w:val="006233CD"/>
    <w:rsid w:val="006235D0"/>
    <w:rsid w:val="00626854"/>
    <w:rsid w:val="00627702"/>
    <w:rsid w:val="006328E9"/>
    <w:rsid w:val="00632912"/>
    <w:rsid w:val="0063469B"/>
    <w:rsid w:val="00635244"/>
    <w:rsid w:val="00636159"/>
    <w:rsid w:val="006365F6"/>
    <w:rsid w:val="006420AC"/>
    <w:rsid w:val="00642F60"/>
    <w:rsid w:val="00644CCF"/>
    <w:rsid w:val="00645D53"/>
    <w:rsid w:val="00646F71"/>
    <w:rsid w:val="00646FE4"/>
    <w:rsid w:val="00651C5C"/>
    <w:rsid w:val="0065255A"/>
    <w:rsid w:val="00653C81"/>
    <w:rsid w:val="0065776C"/>
    <w:rsid w:val="006645D2"/>
    <w:rsid w:val="00674CE8"/>
    <w:rsid w:val="00677DC9"/>
    <w:rsid w:val="0068783E"/>
    <w:rsid w:val="00691C9C"/>
    <w:rsid w:val="00691DF3"/>
    <w:rsid w:val="00695ABB"/>
    <w:rsid w:val="00696575"/>
    <w:rsid w:val="00697C87"/>
    <w:rsid w:val="006A2031"/>
    <w:rsid w:val="006B0080"/>
    <w:rsid w:val="006B16B7"/>
    <w:rsid w:val="006C0475"/>
    <w:rsid w:val="006C124F"/>
    <w:rsid w:val="006C3815"/>
    <w:rsid w:val="006C479B"/>
    <w:rsid w:val="006C6FD5"/>
    <w:rsid w:val="006D0F05"/>
    <w:rsid w:val="006D1239"/>
    <w:rsid w:val="006D2B15"/>
    <w:rsid w:val="006D37E1"/>
    <w:rsid w:val="006D3C74"/>
    <w:rsid w:val="006D48C2"/>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E93"/>
    <w:rsid w:val="00701565"/>
    <w:rsid w:val="00704EEC"/>
    <w:rsid w:val="00704FDA"/>
    <w:rsid w:val="00705137"/>
    <w:rsid w:val="00705951"/>
    <w:rsid w:val="007074DF"/>
    <w:rsid w:val="00711A87"/>
    <w:rsid w:val="00711D74"/>
    <w:rsid w:val="007122C1"/>
    <w:rsid w:val="007130D2"/>
    <w:rsid w:val="0071491A"/>
    <w:rsid w:val="0071523F"/>
    <w:rsid w:val="00720E17"/>
    <w:rsid w:val="007225E3"/>
    <w:rsid w:val="00723A74"/>
    <w:rsid w:val="0072405D"/>
    <w:rsid w:val="007255E5"/>
    <w:rsid w:val="00727A6B"/>
    <w:rsid w:val="00730D8A"/>
    <w:rsid w:val="007369BD"/>
    <w:rsid w:val="00737AF5"/>
    <w:rsid w:val="00737FF8"/>
    <w:rsid w:val="00740E39"/>
    <w:rsid w:val="007422E7"/>
    <w:rsid w:val="007443F3"/>
    <w:rsid w:val="007468D5"/>
    <w:rsid w:val="007510CC"/>
    <w:rsid w:val="00751B8B"/>
    <w:rsid w:val="00754B56"/>
    <w:rsid w:val="007555EE"/>
    <w:rsid w:val="00756AD1"/>
    <w:rsid w:val="0076159C"/>
    <w:rsid w:val="00761A2C"/>
    <w:rsid w:val="00761FEF"/>
    <w:rsid w:val="0076205F"/>
    <w:rsid w:val="00766514"/>
    <w:rsid w:val="007736AE"/>
    <w:rsid w:val="007750BC"/>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7608"/>
    <w:rsid w:val="007A0049"/>
    <w:rsid w:val="007A0492"/>
    <w:rsid w:val="007A2155"/>
    <w:rsid w:val="007A5B3B"/>
    <w:rsid w:val="007A5BC6"/>
    <w:rsid w:val="007A755C"/>
    <w:rsid w:val="007B1AC6"/>
    <w:rsid w:val="007B1C8E"/>
    <w:rsid w:val="007B340F"/>
    <w:rsid w:val="007B53B3"/>
    <w:rsid w:val="007B7804"/>
    <w:rsid w:val="007B7B27"/>
    <w:rsid w:val="007C033F"/>
    <w:rsid w:val="007C0FC5"/>
    <w:rsid w:val="007C79DE"/>
    <w:rsid w:val="007C7B49"/>
    <w:rsid w:val="007C7F10"/>
    <w:rsid w:val="007D0190"/>
    <w:rsid w:val="007D16FF"/>
    <w:rsid w:val="007D1D4B"/>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6419"/>
    <w:rsid w:val="00806C3B"/>
    <w:rsid w:val="00806D80"/>
    <w:rsid w:val="00806FD4"/>
    <w:rsid w:val="00807635"/>
    <w:rsid w:val="008106FB"/>
    <w:rsid w:val="00813DCE"/>
    <w:rsid w:val="008144B0"/>
    <w:rsid w:val="00820247"/>
    <w:rsid w:val="008208D5"/>
    <w:rsid w:val="00820E30"/>
    <w:rsid w:val="0082201C"/>
    <w:rsid w:val="0082279C"/>
    <w:rsid w:val="00823525"/>
    <w:rsid w:val="00823703"/>
    <w:rsid w:val="0082490E"/>
    <w:rsid w:val="008269FD"/>
    <w:rsid w:val="0083015E"/>
    <w:rsid w:val="008306C5"/>
    <w:rsid w:val="00831275"/>
    <w:rsid w:val="008316BE"/>
    <w:rsid w:val="00831D1B"/>
    <w:rsid w:val="00832951"/>
    <w:rsid w:val="008358E9"/>
    <w:rsid w:val="00835FE9"/>
    <w:rsid w:val="00836B6D"/>
    <w:rsid w:val="00836B90"/>
    <w:rsid w:val="00836EFC"/>
    <w:rsid w:val="00837971"/>
    <w:rsid w:val="00837F1E"/>
    <w:rsid w:val="00843A00"/>
    <w:rsid w:val="00845A92"/>
    <w:rsid w:val="0085126B"/>
    <w:rsid w:val="00856557"/>
    <w:rsid w:val="00861E2D"/>
    <w:rsid w:val="00862A5C"/>
    <w:rsid w:val="008638B6"/>
    <w:rsid w:val="00864590"/>
    <w:rsid w:val="00867A87"/>
    <w:rsid w:val="00870064"/>
    <w:rsid w:val="00871B23"/>
    <w:rsid w:val="00875C4B"/>
    <w:rsid w:val="00880E26"/>
    <w:rsid w:val="008849D9"/>
    <w:rsid w:val="00886822"/>
    <w:rsid w:val="00886D2F"/>
    <w:rsid w:val="008873C6"/>
    <w:rsid w:val="008901A9"/>
    <w:rsid w:val="008906FE"/>
    <w:rsid w:val="008915D0"/>
    <w:rsid w:val="00891FF7"/>
    <w:rsid w:val="00893684"/>
    <w:rsid w:val="00894EE0"/>
    <w:rsid w:val="00895710"/>
    <w:rsid w:val="00895AE6"/>
    <w:rsid w:val="008A08B9"/>
    <w:rsid w:val="008A0F3B"/>
    <w:rsid w:val="008A4B4C"/>
    <w:rsid w:val="008A6BD6"/>
    <w:rsid w:val="008A77E1"/>
    <w:rsid w:val="008B5D79"/>
    <w:rsid w:val="008B7DDA"/>
    <w:rsid w:val="008C1589"/>
    <w:rsid w:val="008C18F9"/>
    <w:rsid w:val="008C22FB"/>
    <w:rsid w:val="008C3AE4"/>
    <w:rsid w:val="008D0DFA"/>
    <w:rsid w:val="008D0EAF"/>
    <w:rsid w:val="008D22A0"/>
    <w:rsid w:val="008D2A64"/>
    <w:rsid w:val="008D3277"/>
    <w:rsid w:val="008D3A21"/>
    <w:rsid w:val="008D5083"/>
    <w:rsid w:val="008D5BB7"/>
    <w:rsid w:val="008E3561"/>
    <w:rsid w:val="008E4A23"/>
    <w:rsid w:val="008E6408"/>
    <w:rsid w:val="008F07E5"/>
    <w:rsid w:val="008F31B9"/>
    <w:rsid w:val="008F32A4"/>
    <w:rsid w:val="008F3BFA"/>
    <w:rsid w:val="008F416F"/>
    <w:rsid w:val="008F49FD"/>
    <w:rsid w:val="0090035B"/>
    <w:rsid w:val="009005E6"/>
    <w:rsid w:val="00903F46"/>
    <w:rsid w:val="00904EB4"/>
    <w:rsid w:val="009112D7"/>
    <w:rsid w:val="00914282"/>
    <w:rsid w:val="00914490"/>
    <w:rsid w:val="0091579F"/>
    <w:rsid w:val="00926802"/>
    <w:rsid w:val="00927CFE"/>
    <w:rsid w:val="0093057F"/>
    <w:rsid w:val="00931530"/>
    <w:rsid w:val="009323E2"/>
    <w:rsid w:val="00932CFA"/>
    <w:rsid w:val="009336CA"/>
    <w:rsid w:val="00934200"/>
    <w:rsid w:val="0094168D"/>
    <w:rsid w:val="009419F8"/>
    <w:rsid w:val="009437FA"/>
    <w:rsid w:val="009445BB"/>
    <w:rsid w:val="00946643"/>
    <w:rsid w:val="00951609"/>
    <w:rsid w:val="00957E9E"/>
    <w:rsid w:val="0096404B"/>
    <w:rsid w:val="00964269"/>
    <w:rsid w:val="00965F8D"/>
    <w:rsid w:val="00967011"/>
    <w:rsid w:val="00970BFA"/>
    <w:rsid w:val="009712BF"/>
    <w:rsid w:val="00973771"/>
    <w:rsid w:val="00981B93"/>
    <w:rsid w:val="00985C3F"/>
    <w:rsid w:val="00986CC7"/>
    <w:rsid w:val="009874C4"/>
    <w:rsid w:val="00993428"/>
    <w:rsid w:val="00993B9B"/>
    <w:rsid w:val="00994BD3"/>
    <w:rsid w:val="00996417"/>
    <w:rsid w:val="00997C7D"/>
    <w:rsid w:val="009A078E"/>
    <w:rsid w:val="009A1692"/>
    <w:rsid w:val="009A192A"/>
    <w:rsid w:val="009A24DD"/>
    <w:rsid w:val="009A7559"/>
    <w:rsid w:val="009B0CBC"/>
    <w:rsid w:val="009B116C"/>
    <w:rsid w:val="009B505C"/>
    <w:rsid w:val="009B508C"/>
    <w:rsid w:val="009B656A"/>
    <w:rsid w:val="009B6D14"/>
    <w:rsid w:val="009B6D1E"/>
    <w:rsid w:val="009B78D9"/>
    <w:rsid w:val="009C2229"/>
    <w:rsid w:val="009C73A7"/>
    <w:rsid w:val="009D4DD5"/>
    <w:rsid w:val="009E2E3A"/>
    <w:rsid w:val="009E2E69"/>
    <w:rsid w:val="009E3798"/>
    <w:rsid w:val="009E435D"/>
    <w:rsid w:val="009E46AE"/>
    <w:rsid w:val="009E477B"/>
    <w:rsid w:val="009E4D7E"/>
    <w:rsid w:val="009F1CAB"/>
    <w:rsid w:val="009F2922"/>
    <w:rsid w:val="009F5B09"/>
    <w:rsid w:val="00A05564"/>
    <w:rsid w:val="00A06E16"/>
    <w:rsid w:val="00A0757A"/>
    <w:rsid w:val="00A11443"/>
    <w:rsid w:val="00A12C45"/>
    <w:rsid w:val="00A131AA"/>
    <w:rsid w:val="00A13901"/>
    <w:rsid w:val="00A13D59"/>
    <w:rsid w:val="00A15AA1"/>
    <w:rsid w:val="00A1728C"/>
    <w:rsid w:val="00A20C27"/>
    <w:rsid w:val="00A2371B"/>
    <w:rsid w:val="00A23C03"/>
    <w:rsid w:val="00A262F1"/>
    <w:rsid w:val="00A264AA"/>
    <w:rsid w:val="00A2668F"/>
    <w:rsid w:val="00A303DB"/>
    <w:rsid w:val="00A32741"/>
    <w:rsid w:val="00A36888"/>
    <w:rsid w:val="00A37771"/>
    <w:rsid w:val="00A377B8"/>
    <w:rsid w:val="00A37B14"/>
    <w:rsid w:val="00A4185D"/>
    <w:rsid w:val="00A42B6D"/>
    <w:rsid w:val="00A4318A"/>
    <w:rsid w:val="00A433F7"/>
    <w:rsid w:val="00A457CB"/>
    <w:rsid w:val="00A47739"/>
    <w:rsid w:val="00A5234C"/>
    <w:rsid w:val="00A5757B"/>
    <w:rsid w:val="00A6076E"/>
    <w:rsid w:val="00A62DA8"/>
    <w:rsid w:val="00A66376"/>
    <w:rsid w:val="00A721CA"/>
    <w:rsid w:val="00A73589"/>
    <w:rsid w:val="00A80B6B"/>
    <w:rsid w:val="00A8137C"/>
    <w:rsid w:val="00A815E1"/>
    <w:rsid w:val="00A85A2F"/>
    <w:rsid w:val="00A86CCF"/>
    <w:rsid w:val="00A873E4"/>
    <w:rsid w:val="00A87D08"/>
    <w:rsid w:val="00A9079C"/>
    <w:rsid w:val="00A92631"/>
    <w:rsid w:val="00A933D1"/>
    <w:rsid w:val="00A94BE4"/>
    <w:rsid w:val="00A9547B"/>
    <w:rsid w:val="00A96430"/>
    <w:rsid w:val="00A9727B"/>
    <w:rsid w:val="00A979B6"/>
    <w:rsid w:val="00A97BF6"/>
    <w:rsid w:val="00A97F48"/>
    <w:rsid w:val="00AA1AA5"/>
    <w:rsid w:val="00AA548C"/>
    <w:rsid w:val="00AA5B77"/>
    <w:rsid w:val="00AA729C"/>
    <w:rsid w:val="00AB2245"/>
    <w:rsid w:val="00AB2B07"/>
    <w:rsid w:val="00AB2C1E"/>
    <w:rsid w:val="00AC11AA"/>
    <w:rsid w:val="00AC156B"/>
    <w:rsid w:val="00AC3522"/>
    <w:rsid w:val="00AD1509"/>
    <w:rsid w:val="00AD30C3"/>
    <w:rsid w:val="00AD602A"/>
    <w:rsid w:val="00AD6ED8"/>
    <w:rsid w:val="00AD7256"/>
    <w:rsid w:val="00AE170F"/>
    <w:rsid w:val="00AE201C"/>
    <w:rsid w:val="00AE239C"/>
    <w:rsid w:val="00AE594E"/>
    <w:rsid w:val="00AE603F"/>
    <w:rsid w:val="00AF48C7"/>
    <w:rsid w:val="00AF59C5"/>
    <w:rsid w:val="00AF7B91"/>
    <w:rsid w:val="00B0147A"/>
    <w:rsid w:val="00B02F65"/>
    <w:rsid w:val="00B04D56"/>
    <w:rsid w:val="00B11D90"/>
    <w:rsid w:val="00B12C36"/>
    <w:rsid w:val="00B12C8D"/>
    <w:rsid w:val="00B14AA6"/>
    <w:rsid w:val="00B16691"/>
    <w:rsid w:val="00B16B84"/>
    <w:rsid w:val="00B17653"/>
    <w:rsid w:val="00B1791C"/>
    <w:rsid w:val="00B22CC3"/>
    <w:rsid w:val="00B23002"/>
    <w:rsid w:val="00B24BF0"/>
    <w:rsid w:val="00B2743E"/>
    <w:rsid w:val="00B27594"/>
    <w:rsid w:val="00B33873"/>
    <w:rsid w:val="00B373BA"/>
    <w:rsid w:val="00B37718"/>
    <w:rsid w:val="00B404AA"/>
    <w:rsid w:val="00B42084"/>
    <w:rsid w:val="00B42905"/>
    <w:rsid w:val="00B4383A"/>
    <w:rsid w:val="00B4451B"/>
    <w:rsid w:val="00B4474E"/>
    <w:rsid w:val="00B458F5"/>
    <w:rsid w:val="00B45D30"/>
    <w:rsid w:val="00B50C2B"/>
    <w:rsid w:val="00B50F6A"/>
    <w:rsid w:val="00B546B9"/>
    <w:rsid w:val="00B5474E"/>
    <w:rsid w:val="00B57274"/>
    <w:rsid w:val="00B61668"/>
    <w:rsid w:val="00B617AB"/>
    <w:rsid w:val="00B67885"/>
    <w:rsid w:val="00B72EEE"/>
    <w:rsid w:val="00B73800"/>
    <w:rsid w:val="00B7711A"/>
    <w:rsid w:val="00B803ED"/>
    <w:rsid w:val="00B80F57"/>
    <w:rsid w:val="00B81734"/>
    <w:rsid w:val="00B8253C"/>
    <w:rsid w:val="00B9082D"/>
    <w:rsid w:val="00B90D0E"/>
    <w:rsid w:val="00B90E54"/>
    <w:rsid w:val="00B90FB8"/>
    <w:rsid w:val="00B91151"/>
    <w:rsid w:val="00B91707"/>
    <w:rsid w:val="00B92637"/>
    <w:rsid w:val="00B926F4"/>
    <w:rsid w:val="00B93CE9"/>
    <w:rsid w:val="00B96575"/>
    <w:rsid w:val="00B968B4"/>
    <w:rsid w:val="00BA03FA"/>
    <w:rsid w:val="00BA05E9"/>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AB3"/>
    <w:rsid w:val="00BC7463"/>
    <w:rsid w:val="00BD0AC7"/>
    <w:rsid w:val="00BD4C9B"/>
    <w:rsid w:val="00BD4DDC"/>
    <w:rsid w:val="00BD7B96"/>
    <w:rsid w:val="00BE0C6C"/>
    <w:rsid w:val="00BE2427"/>
    <w:rsid w:val="00BE480F"/>
    <w:rsid w:val="00BF129D"/>
    <w:rsid w:val="00BF18F3"/>
    <w:rsid w:val="00BF4D86"/>
    <w:rsid w:val="00BF5D9A"/>
    <w:rsid w:val="00BF7AF4"/>
    <w:rsid w:val="00C00FEB"/>
    <w:rsid w:val="00C02717"/>
    <w:rsid w:val="00C048B6"/>
    <w:rsid w:val="00C06CB6"/>
    <w:rsid w:val="00C06CEC"/>
    <w:rsid w:val="00C07C0A"/>
    <w:rsid w:val="00C1036D"/>
    <w:rsid w:val="00C1338E"/>
    <w:rsid w:val="00C1364F"/>
    <w:rsid w:val="00C151BB"/>
    <w:rsid w:val="00C15798"/>
    <w:rsid w:val="00C1753A"/>
    <w:rsid w:val="00C202BF"/>
    <w:rsid w:val="00C24C5E"/>
    <w:rsid w:val="00C3100C"/>
    <w:rsid w:val="00C315D0"/>
    <w:rsid w:val="00C317FA"/>
    <w:rsid w:val="00C338DA"/>
    <w:rsid w:val="00C37D9E"/>
    <w:rsid w:val="00C40051"/>
    <w:rsid w:val="00C42B4A"/>
    <w:rsid w:val="00C435D2"/>
    <w:rsid w:val="00C4450E"/>
    <w:rsid w:val="00C4474D"/>
    <w:rsid w:val="00C44E16"/>
    <w:rsid w:val="00C451F0"/>
    <w:rsid w:val="00C45747"/>
    <w:rsid w:val="00C458F3"/>
    <w:rsid w:val="00C45A32"/>
    <w:rsid w:val="00C47895"/>
    <w:rsid w:val="00C502B2"/>
    <w:rsid w:val="00C51E0F"/>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B45"/>
    <w:rsid w:val="00C81B86"/>
    <w:rsid w:val="00C83FDF"/>
    <w:rsid w:val="00C84418"/>
    <w:rsid w:val="00C8558A"/>
    <w:rsid w:val="00C85DFF"/>
    <w:rsid w:val="00C861B0"/>
    <w:rsid w:val="00C87B5A"/>
    <w:rsid w:val="00C93727"/>
    <w:rsid w:val="00C9691E"/>
    <w:rsid w:val="00C971A8"/>
    <w:rsid w:val="00C975ED"/>
    <w:rsid w:val="00CA12FB"/>
    <w:rsid w:val="00CA1898"/>
    <w:rsid w:val="00CA2759"/>
    <w:rsid w:val="00CA4106"/>
    <w:rsid w:val="00CA7748"/>
    <w:rsid w:val="00CB1B80"/>
    <w:rsid w:val="00CB1B91"/>
    <w:rsid w:val="00CB309F"/>
    <w:rsid w:val="00CB6DBA"/>
    <w:rsid w:val="00CB748B"/>
    <w:rsid w:val="00CC3EE9"/>
    <w:rsid w:val="00CC4527"/>
    <w:rsid w:val="00CC5CB0"/>
    <w:rsid w:val="00CC6312"/>
    <w:rsid w:val="00CC6368"/>
    <w:rsid w:val="00CC703E"/>
    <w:rsid w:val="00CD1207"/>
    <w:rsid w:val="00CD1DB6"/>
    <w:rsid w:val="00CD3AAB"/>
    <w:rsid w:val="00CD44A2"/>
    <w:rsid w:val="00CD4AB2"/>
    <w:rsid w:val="00CD5E3D"/>
    <w:rsid w:val="00CD747E"/>
    <w:rsid w:val="00CE51FE"/>
    <w:rsid w:val="00D0122E"/>
    <w:rsid w:val="00D01D88"/>
    <w:rsid w:val="00D02CD2"/>
    <w:rsid w:val="00D03EEC"/>
    <w:rsid w:val="00D05B05"/>
    <w:rsid w:val="00D06188"/>
    <w:rsid w:val="00D074D9"/>
    <w:rsid w:val="00D10789"/>
    <w:rsid w:val="00D14525"/>
    <w:rsid w:val="00D2068C"/>
    <w:rsid w:val="00D226E0"/>
    <w:rsid w:val="00D22B7E"/>
    <w:rsid w:val="00D246CF"/>
    <w:rsid w:val="00D266EB"/>
    <w:rsid w:val="00D2730E"/>
    <w:rsid w:val="00D31B17"/>
    <w:rsid w:val="00D32A48"/>
    <w:rsid w:val="00D3304F"/>
    <w:rsid w:val="00D33413"/>
    <w:rsid w:val="00D3393C"/>
    <w:rsid w:val="00D34166"/>
    <w:rsid w:val="00D3598C"/>
    <w:rsid w:val="00D37DFE"/>
    <w:rsid w:val="00D40329"/>
    <w:rsid w:val="00D41119"/>
    <w:rsid w:val="00D42D85"/>
    <w:rsid w:val="00D43646"/>
    <w:rsid w:val="00D4657C"/>
    <w:rsid w:val="00D46B8A"/>
    <w:rsid w:val="00D46EFC"/>
    <w:rsid w:val="00D5038C"/>
    <w:rsid w:val="00D506FF"/>
    <w:rsid w:val="00D52F7B"/>
    <w:rsid w:val="00D535A8"/>
    <w:rsid w:val="00D543A1"/>
    <w:rsid w:val="00D55A2A"/>
    <w:rsid w:val="00D61461"/>
    <w:rsid w:val="00D61E2A"/>
    <w:rsid w:val="00D61E83"/>
    <w:rsid w:val="00D62AB1"/>
    <w:rsid w:val="00D667AC"/>
    <w:rsid w:val="00D73CDA"/>
    <w:rsid w:val="00D759A8"/>
    <w:rsid w:val="00D76C3C"/>
    <w:rsid w:val="00D80B8C"/>
    <w:rsid w:val="00D825BC"/>
    <w:rsid w:val="00D85065"/>
    <w:rsid w:val="00D86908"/>
    <w:rsid w:val="00D91A4F"/>
    <w:rsid w:val="00D926BE"/>
    <w:rsid w:val="00D94C05"/>
    <w:rsid w:val="00D95DE5"/>
    <w:rsid w:val="00D96ACA"/>
    <w:rsid w:val="00D97D2E"/>
    <w:rsid w:val="00DA06E2"/>
    <w:rsid w:val="00DA0CAF"/>
    <w:rsid w:val="00DA1BF1"/>
    <w:rsid w:val="00DA34DD"/>
    <w:rsid w:val="00DB00D5"/>
    <w:rsid w:val="00DB196B"/>
    <w:rsid w:val="00DB1976"/>
    <w:rsid w:val="00DB341F"/>
    <w:rsid w:val="00DB3939"/>
    <w:rsid w:val="00DB6A00"/>
    <w:rsid w:val="00DC3630"/>
    <w:rsid w:val="00DC5CE8"/>
    <w:rsid w:val="00DC7B77"/>
    <w:rsid w:val="00DD2126"/>
    <w:rsid w:val="00DD49C4"/>
    <w:rsid w:val="00DD5E9D"/>
    <w:rsid w:val="00DD6125"/>
    <w:rsid w:val="00DE0D18"/>
    <w:rsid w:val="00DE127A"/>
    <w:rsid w:val="00DE314B"/>
    <w:rsid w:val="00DE55CF"/>
    <w:rsid w:val="00DE7887"/>
    <w:rsid w:val="00DF192C"/>
    <w:rsid w:val="00DF44B1"/>
    <w:rsid w:val="00DF563E"/>
    <w:rsid w:val="00DF72C7"/>
    <w:rsid w:val="00E0111F"/>
    <w:rsid w:val="00E03C73"/>
    <w:rsid w:val="00E04629"/>
    <w:rsid w:val="00E04C91"/>
    <w:rsid w:val="00E1168C"/>
    <w:rsid w:val="00E11947"/>
    <w:rsid w:val="00E14E78"/>
    <w:rsid w:val="00E178C3"/>
    <w:rsid w:val="00E20395"/>
    <w:rsid w:val="00E20BA0"/>
    <w:rsid w:val="00E23CEB"/>
    <w:rsid w:val="00E25512"/>
    <w:rsid w:val="00E32D14"/>
    <w:rsid w:val="00E32EC0"/>
    <w:rsid w:val="00E344FF"/>
    <w:rsid w:val="00E34AD6"/>
    <w:rsid w:val="00E37067"/>
    <w:rsid w:val="00E37E84"/>
    <w:rsid w:val="00E4129F"/>
    <w:rsid w:val="00E44448"/>
    <w:rsid w:val="00E44AFB"/>
    <w:rsid w:val="00E45B46"/>
    <w:rsid w:val="00E50707"/>
    <w:rsid w:val="00E52D16"/>
    <w:rsid w:val="00E65E08"/>
    <w:rsid w:val="00E65E0A"/>
    <w:rsid w:val="00E65FEE"/>
    <w:rsid w:val="00E70515"/>
    <w:rsid w:val="00E70563"/>
    <w:rsid w:val="00E70EB0"/>
    <w:rsid w:val="00E70FD7"/>
    <w:rsid w:val="00E72580"/>
    <w:rsid w:val="00E74B78"/>
    <w:rsid w:val="00E769D7"/>
    <w:rsid w:val="00E772FD"/>
    <w:rsid w:val="00E815A7"/>
    <w:rsid w:val="00E83140"/>
    <w:rsid w:val="00E83341"/>
    <w:rsid w:val="00E83C7C"/>
    <w:rsid w:val="00E879E8"/>
    <w:rsid w:val="00E91BAB"/>
    <w:rsid w:val="00E91D00"/>
    <w:rsid w:val="00E925D7"/>
    <w:rsid w:val="00E97BB7"/>
    <w:rsid w:val="00EA117B"/>
    <w:rsid w:val="00EA3AB6"/>
    <w:rsid w:val="00EA402B"/>
    <w:rsid w:val="00EA4428"/>
    <w:rsid w:val="00EA461B"/>
    <w:rsid w:val="00EA6495"/>
    <w:rsid w:val="00EB0516"/>
    <w:rsid w:val="00EB2B60"/>
    <w:rsid w:val="00EB45C5"/>
    <w:rsid w:val="00EB53ED"/>
    <w:rsid w:val="00EB60FF"/>
    <w:rsid w:val="00EB6568"/>
    <w:rsid w:val="00EB6666"/>
    <w:rsid w:val="00EB783D"/>
    <w:rsid w:val="00EC4224"/>
    <w:rsid w:val="00EC49B5"/>
    <w:rsid w:val="00EC557C"/>
    <w:rsid w:val="00EC5923"/>
    <w:rsid w:val="00EC7BD8"/>
    <w:rsid w:val="00EC7CFC"/>
    <w:rsid w:val="00ED1A2C"/>
    <w:rsid w:val="00ED2090"/>
    <w:rsid w:val="00ED3E65"/>
    <w:rsid w:val="00ED523D"/>
    <w:rsid w:val="00ED611A"/>
    <w:rsid w:val="00ED789B"/>
    <w:rsid w:val="00EE140C"/>
    <w:rsid w:val="00EE3EF8"/>
    <w:rsid w:val="00EE6576"/>
    <w:rsid w:val="00EF015D"/>
    <w:rsid w:val="00EF12FA"/>
    <w:rsid w:val="00EF29B2"/>
    <w:rsid w:val="00EF2C19"/>
    <w:rsid w:val="00EF31DB"/>
    <w:rsid w:val="00EF3806"/>
    <w:rsid w:val="00EF4BEC"/>
    <w:rsid w:val="00EF54CD"/>
    <w:rsid w:val="00EF57E8"/>
    <w:rsid w:val="00EF5924"/>
    <w:rsid w:val="00EF7FD2"/>
    <w:rsid w:val="00F0111B"/>
    <w:rsid w:val="00F01CC4"/>
    <w:rsid w:val="00F01E58"/>
    <w:rsid w:val="00F02022"/>
    <w:rsid w:val="00F02D57"/>
    <w:rsid w:val="00F05562"/>
    <w:rsid w:val="00F1128B"/>
    <w:rsid w:val="00F15645"/>
    <w:rsid w:val="00F15D84"/>
    <w:rsid w:val="00F15FE6"/>
    <w:rsid w:val="00F2055D"/>
    <w:rsid w:val="00F21866"/>
    <w:rsid w:val="00F224CB"/>
    <w:rsid w:val="00F23C7F"/>
    <w:rsid w:val="00F24B06"/>
    <w:rsid w:val="00F26322"/>
    <w:rsid w:val="00F30766"/>
    <w:rsid w:val="00F30B6D"/>
    <w:rsid w:val="00F336B7"/>
    <w:rsid w:val="00F340D6"/>
    <w:rsid w:val="00F364B3"/>
    <w:rsid w:val="00F36963"/>
    <w:rsid w:val="00F37353"/>
    <w:rsid w:val="00F40793"/>
    <w:rsid w:val="00F44E63"/>
    <w:rsid w:val="00F47409"/>
    <w:rsid w:val="00F513D5"/>
    <w:rsid w:val="00F534CC"/>
    <w:rsid w:val="00F615DF"/>
    <w:rsid w:val="00F6237C"/>
    <w:rsid w:val="00F63FEB"/>
    <w:rsid w:val="00F6502B"/>
    <w:rsid w:val="00F65196"/>
    <w:rsid w:val="00F72B35"/>
    <w:rsid w:val="00F767E8"/>
    <w:rsid w:val="00F77871"/>
    <w:rsid w:val="00F81825"/>
    <w:rsid w:val="00F83218"/>
    <w:rsid w:val="00F84724"/>
    <w:rsid w:val="00F84DFA"/>
    <w:rsid w:val="00F8716C"/>
    <w:rsid w:val="00F87A88"/>
    <w:rsid w:val="00FA1B09"/>
    <w:rsid w:val="00FA364B"/>
    <w:rsid w:val="00FA3786"/>
    <w:rsid w:val="00FA3F37"/>
    <w:rsid w:val="00FA4D8D"/>
    <w:rsid w:val="00FA4E2C"/>
    <w:rsid w:val="00FA6D9C"/>
    <w:rsid w:val="00FA750C"/>
    <w:rsid w:val="00FA7751"/>
    <w:rsid w:val="00FA798C"/>
    <w:rsid w:val="00FB2033"/>
    <w:rsid w:val="00FB3CB4"/>
    <w:rsid w:val="00FC1C63"/>
    <w:rsid w:val="00FC2644"/>
    <w:rsid w:val="00FC44B9"/>
    <w:rsid w:val="00FC4598"/>
    <w:rsid w:val="00FC4FC3"/>
    <w:rsid w:val="00FC7BDF"/>
    <w:rsid w:val="00FD4A2F"/>
    <w:rsid w:val="00FD6E6A"/>
    <w:rsid w:val="00FE0878"/>
    <w:rsid w:val="00FE0EC0"/>
    <w:rsid w:val="00FE530B"/>
    <w:rsid w:val="00FE73F7"/>
    <w:rsid w:val="00FF1674"/>
    <w:rsid w:val="00FF2339"/>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 w:type="table" w:styleId="GridTable2">
    <w:name w:val="Grid Table 2"/>
    <w:basedOn w:val="Table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image" Target="media/image9.png"/><Relationship Id="rId21" Type="http://schemas.openxmlformats.org/officeDocument/2006/relationships/header" Target="header3.xml"/><Relationship Id="rId34" Type="http://schemas.openxmlformats.org/officeDocument/2006/relationships/image" Target="media/image4.png"/><Relationship Id="rId42" Type="http://schemas.openxmlformats.org/officeDocument/2006/relationships/image" Target="media/image12.png"/><Relationship Id="rId47" Type="http://schemas.openxmlformats.org/officeDocument/2006/relationships/image" Target="media/image16.png"/><Relationship Id="rId50" Type="http://schemas.openxmlformats.org/officeDocument/2006/relationships/image" Target="media/image19.jpeg"/><Relationship Id="rId55" Type="http://schemas.openxmlformats.org/officeDocument/2006/relationships/header" Target="header12.xml"/><Relationship Id="rId63" Type="http://schemas.openxmlformats.org/officeDocument/2006/relationships/header" Target="header16.xml"/><Relationship Id="rId68" Type="http://schemas.openxmlformats.org/officeDocument/2006/relationships/hyperlink" Target="http://www.ncbi.nlm.nih.gov/pubmed/" TargetMode="External"/><Relationship Id="rId7" Type="http://schemas.openxmlformats.org/officeDocument/2006/relationships/endnotes" Target="endnotes.xml"/><Relationship Id="rId71" Type="http://schemas.openxmlformats.org/officeDocument/2006/relationships/hyperlink" Target="http://ihtsdo.org/fileadmin/user_upload/doc/" TargetMode="Externa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9" Type="http://schemas.openxmlformats.org/officeDocument/2006/relationships/footer" Target="footer6.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footer" Target="footer4.xml"/><Relationship Id="rId32" Type="http://schemas.openxmlformats.org/officeDocument/2006/relationships/image" Target="media/image2.png"/><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4.png"/><Relationship Id="rId53" Type="http://schemas.openxmlformats.org/officeDocument/2006/relationships/footer" Target="footer8.xml"/><Relationship Id="rId58" Type="http://schemas.openxmlformats.org/officeDocument/2006/relationships/footer" Target="footer10.xml"/><Relationship Id="rId66" Type="http://schemas.openxmlformats.org/officeDocument/2006/relationships/footer" Target="footer13.xml"/><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header" Target="header5.xml"/><Relationship Id="rId28" Type="http://schemas.openxmlformats.org/officeDocument/2006/relationships/header" Target="header8.xml"/><Relationship Id="rId36" Type="http://schemas.openxmlformats.org/officeDocument/2006/relationships/image" Target="media/image6.png"/><Relationship Id="rId49" Type="http://schemas.openxmlformats.org/officeDocument/2006/relationships/image" Target="media/image18.jpeg"/><Relationship Id="rId57" Type="http://schemas.openxmlformats.org/officeDocument/2006/relationships/header" Target="header14.xml"/><Relationship Id="rId61" Type="http://schemas.openxmlformats.org/officeDocument/2006/relationships/image" Target="media/image20.png"/><Relationship Id="rId10" Type="http://schemas.openxmlformats.org/officeDocument/2006/relationships/hyperlink" Target="file:///C:\Users\Joaogcorreia\Desktop\EHR%20+%20Solr%20+%20IndexDocClinicos\Indexacao-de-Documentos-Clinicos\Dissertacao\Disserta&#231;&#227;o_final.docx" TargetMode="External"/><Relationship Id="rId19" Type="http://schemas.openxmlformats.org/officeDocument/2006/relationships/footer" Target="footer2.xml"/><Relationship Id="rId31" Type="http://schemas.openxmlformats.org/officeDocument/2006/relationships/header" Target="header9.xml"/><Relationship Id="rId44" Type="http://schemas.openxmlformats.org/officeDocument/2006/relationships/hyperlink" Target="http://portalcodgdh.min-saude.pt/index.php/Classifica%C3%A7%C3%A3o_Internacional_de_Doen%C3%A7as_(CID))" TargetMode="External"/><Relationship Id="rId52" Type="http://schemas.openxmlformats.org/officeDocument/2006/relationships/header" Target="header11.xml"/><Relationship Id="rId60" Type="http://schemas.openxmlformats.org/officeDocument/2006/relationships/header" Target="header15.xml"/><Relationship Id="rId65" Type="http://schemas.openxmlformats.org/officeDocument/2006/relationships/footer" Target="footer12.xml"/><Relationship Id="rId73" Type="http://schemas.openxmlformats.org/officeDocument/2006/relationships/hyperlink" Target="http://www.cdc.gov/nchs/icd/icd9cm.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footer" Target="footer7.xml"/><Relationship Id="rId35"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image" Target="media/image17.jpeg"/><Relationship Id="rId56" Type="http://schemas.openxmlformats.org/officeDocument/2006/relationships/header" Target="header13.xml"/><Relationship Id="rId64" Type="http://schemas.openxmlformats.org/officeDocument/2006/relationships/header" Target="header17.xml"/><Relationship Id="rId69" Type="http://schemas.openxmlformats.org/officeDocument/2006/relationships/hyperlink" Target="http://sphinxsearch.com/" TargetMode="External"/><Relationship Id="rId8" Type="http://schemas.openxmlformats.org/officeDocument/2006/relationships/image" Target="media/image1.png"/><Relationship Id="rId51" Type="http://schemas.openxmlformats.org/officeDocument/2006/relationships/header" Target="header10.xml"/><Relationship Id="rId72" Type="http://schemas.openxmlformats.org/officeDocument/2006/relationships/hyperlink" Target="http://lucene.apache.org/solr/" TargetMode="Externa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eader" Target="header1.xml"/><Relationship Id="rId25" Type="http://schemas.openxmlformats.org/officeDocument/2006/relationships/footer" Target="footer5.xml"/><Relationship Id="rId33" Type="http://schemas.openxmlformats.org/officeDocument/2006/relationships/image" Target="media/image3.png"/><Relationship Id="rId38" Type="http://schemas.openxmlformats.org/officeDocument/2006/relationships/image" Target="media/image8.png"/><Relationship Id="rId46" Type="http://schemas.openxmlformats.org/officeDocument/2006/relationships/image" Target="media/image15.png"/><Relationship Id="rId59" Type="http://schemas.openxmlformats.org/officeDocument/2006/relationships/footer" Target="footer11.xml"/><Relationship Id="rId67" Type="http://schemas.openxmlformats.org/officeDocument/2006/relationships/header" Target="header18.xml"/><Relationship Id="rId20" Type="http://schemas.openxmlformats.org/officeDocument/2006/relationships/footer" Target="footer3.xml"/><Relationship Id="rId41" Type="http://schemas.openxmlformats.org/officeDocument/2006/relationships/image" Target="media/image11.png"/><Relationship Id="rId54" Type="http://schemas.openxmlformats.org/officeDocument/2006/relationships/footer" Target="footer9.xml"/><Relationship Id="rId62" Type="http://schemas.openxmlformats.org/officeDocument/2006/relationships/image" Target="media/image21.png"/><Relationship Id="rId70" Type="http://schemas.openxmlformats.org/officeDocument/2006/relationships/hyperlink" Target="http://db-engines.com/en/ranking/search+engine"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0331E5-F264-40D6-9923-A794070BA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09</TotalTime>
  <Pages>45</Pages>
  <Words>11682</Words>
  <Characters>63088</Characters>
  <Application>Microsoft Office Word</Application>
  <DocSecurity>0</DocSecurity>
  <Lines>525</Lines>
  <Paragraphs>1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74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1045</cp:revision>
  <cp:lastPrinted>2016-02-13T22:01:00Z</cp:lastPrinted>
  <dcterms:created xsi:type="dcterms:W3CDTF">2016-01-23T15:50:00Z</dcterms:created>
  <dcterms:modified xsi:type="dcterms:W3CDTF">2016-05-31T16:44:00Z</dcterms:modified>
</cp:coreProperties>
</file>